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8AEE14" w14:textId="393E3478" w:rsidR="00C15CCA" w:rsidRPr="00056F1C" w:rsidRDefault="004974B6" w:rsidP="00E311E0">
      <w:pPr>
        <w:jc w:val="center"/>
        <w:rPr>
          <w:rFonts w:cs="Times New Roman"/>
          <w:b/>
        </w:rPr>
      </w:pPr>
      <w:r>
        <w:rPr>
          <w:rFonts w:cs="Times New Roman"/>
          <w:b/>
        </w:rPr>
        <w:t xml:space="preserve">Reducing Readmissions for </w:t>
      </w:r>
      <w:r w:rsidR="00056F1C">
        <w:rPr>
          <w:rFonts w:cs="Times New Roman"/>
          <w:b/>
        </w:rPr>
        <w:t xml:space="preserve">Cardiorespiratory </w:t>
      </w:r>
      <w:r>
        <w:rPr>
          <w:rFonts w:cs="Times New Roman"/>
          <w:b/>
        </w:rPr>
        <w:t>Diseases through Early</w:t>
      </w:r>
      <w:r w:rsidR="00056F1C">
        <w:rPr>
          <w:rFonts w:cs="Times New Roman"/>
          <w:b/>
        </w:rPr>
        <w:t xml:space="preserve"> </w:t>
      </w:r>
      <w:r w:rsidR="003D47D1">
        <w:rPr>
          <w:rFonts w:cs="Times New Roman"/>
          <w:b/>
        </w:rPr>
        <w:t>Detection</w:t>
      </w:r>
      <w:r w:rsidR="00056F1C">
        <w:rPr>
          <w:rFonts w:cs="Times New Roman"/>
          <w:b/>
        </w:rPr>
        <w:t xml:space="preserve"> using Patient Respiratory Sounds</w:t>
      </w:r>
    </w:p>
    <w:p w14:paraId="00469298" w14:textId="77777777" w:rsidR="00B90FDB" w:rsidRDefault="00B90FDB" w:rsidP="00C15CCA">
      <w:pPr>
        <w:jc w:val="center"/>
        <w:rPr>
          <w:rFonts w:cs="Times New Roman"/>
          <w:b/>
        </w:rPr>
      </w:pPr>
    </w:p>
    <w:p w14:paraId="79EC3740" w14:textId="77777777" w:rsidR="00B90FDB" w:rsidRPr="00901B59" w:rsidRDefault="00B90FDB" w:rsidP="00C15CCA">
      <w:pPr>
        <w:jc w:val="center"/>
        <w:rPr>
          <w:rFonts w:cs="Times New Roman"/>
          <w:b/>
        </w:rPr>
      </w:pPr>
    </w:p>
    <w:p w14:paraId="3EE76BDB" w14:textId="2B2A1BD6" w:rsidR="00C15CCA" w:rsidRPr="00611DFE" w:rsidRDefault="00056F1C" w:rsidP="00C15CCA">
      <w:pPr>
        <w:jc w:val="center"/>
        <w:rPr>
          <w:rFonts w:cs="Times New Roman"/>
          <w:bCs/>
        </w:rPr>
      </w:pPr>
      <w:r w:rsidRPr="00611DFE">
        <w:rPr>
          <w:rFonts w:cs="Times New Roman"/>
          <w:bCs/>
        </w:rPr>
        <w:t>Aoya Natalie Akoth</w:t>
      </w:r>
    </w:p>
    <w:p w14:paraId="641888E2" w14:textId="428BBB03" w:rsidR="00072E96" w:rsidRPr="00611DFE" w:rsidRDefault="003F76C9" w:rsidP="00072E96">
      <w:pPr>
        <w:jc w:val="center"/>
        <w:rPr>
          <w:rFonts w:cs="Times New Roman"/>
          <w:bCs/>
          <w:szCs w:val="24"/>
        </w:rPr>
      </w:pPr>
      <w:r w:rsidRPr="00611DFE">
        <w:rPr>
          <w:rFonts w:cs="Times New Roman"/>
          <w:bCs/>
        </w:rPr>
        <w:t>12</w:t>
      </w:r>
      <w:r w:rsidR="00056F1C" w:rsidRPr="00611DFE">
        <w:rPr>
          <w:rFonts w:cs="Times New Roman"/>
          <w:bCs/>
        </w:rPr>
        <w:t>1600</w:t>
      </w:r>
    </w:p>
    <w:p w14:paraId="4F217F88" w14:textId="552ED559" w:rsidR="00C15CCA" w:rsidRPr="00611DFE" w:rsidRDefault="00916FD7" w:rsidP="00072E96">
      <w:pPr>
        <w:jc w:val="center"/>
        <w:rPr>
          <w:rFonts w:cs="Times New Roman"/>
          <w:bCs/>
          <w:szCs w:val="24"/>
        </w:rPr>
      </w:pPr>
      <w:r w:rsidRPr="00611DFE">
        <w:rPr>
          <w:rFonts w:cs="Times New Roman"/>
          <w:bCs/>
          <w:szCs w:val="21"/>
        </w:rPr>
        <w:t xml:space="preserve">ICS </w:t>
      </w:r>
      <w:r w:rsidR="003F76C9" w:rsidRPr="00611DFE">
        <w:rPr>
          <w:rFonts w:cs="Times New Roman"/>
          <w:bCs/>
          <w:szCs w:val="21"/>
        </w:rPr>
        <w:t>4</w:t>
      </w:r>
      <w:r w:rsidRPr="00611DFE">
        <w:rPr>
          <w:rFonts w:cs="Times New Roman"/>
          <w:bCs/>
          <w:szCs w:val="21"/>
        </w:rPr>
        <w:t xml:space="preserve"> </w:t>
      </w:r>
      <w:r w:rsidR="00056F1C" w:rsidRPr="00611DFE">
        <w:rPr>
          <w:rFonts w:cs="Times New Roman"/>
          <w:bCs/>
          <w:szCs w:val="21"/>
        </w:rPr>
        <w:t>B</w:t>
      </w:r>
    </w:p>
    <w:p w14:paraId="7E8D4AFD" w14:textId="77777777" w:rsidR="00916FD7" w:rsidRPr="00611DFE" w:rsidRDefault="00916FD7" w:rsidP="00C15CCA">
      <w:pPr>
        <w:jc w:val="center"/>
        <w:rPr>
          <w:rFonts w:cs="Times New Roman"/>
          <w:bCs/>
          <w:szCs w:val="21"/>
        </w:rPr>
      </w:pPr>
    </w:p>
    <w:p w14:paraId="0E33CA1C" w14:textId="77777777" w:rsidR="00481C33" w:rsidRPr="00611DFE" w:rsidRDefault="00481C33" w:rsidP="00C15CCA">
      <w:pPr>
        <w:jc w:val="center"/>
        <w:rPr>
          <w:rFonts w:cs="Times New Roman"/>
          <w:bCs/>
          <w:szCs w:val="21"/>
        </w:rPr>
      </w:pPr>
    </w:p>
    <w:p w14:paraId="0C48EF03" w14:textId="77777777" w:rsidR="00481C33" w:rsidRPr="00611DFE" w:rsidRDefault="00481C33" w:rsidP="00C15CCA">
      <w:pPr>
        <w:jc w:val="center"/>
        <w:rPr>
          <w:rFonts w:cs="Times New Roman"/>
          <w:bCs/>
          <w:szCs w:val="21"/>
        </w:rPr>
      </w:pPr>
    </w:p>
    <w:p w14:paraId="6E058478" w14:textId="11F81951" w:rsidR="00916FD7" w:rsidRPr="00611DFE" w:rsidRDefault="00974158" w:rsidP="00C15CCA">
      <w:pPr>
        <w:jc w:val="center"/>
        <w:rPr>
          <w:rFonts w:cs="Times New Roman"/>
          <w:bCs/>
          <w:szCs w:val="21"/>
        </w:rPr>
      </w:pPr>
      <w:r w:rsidRPr="00611DFE">
        <w:rPr>
          <w:rFonts w:cs="Times New Roman"/>
          <w:bCs/>
          <w:szCs w:val="21"/>
        </w:rPr>
        <w:t>Supervisor</w:t>
      </w:r>
      <w:r w:rsidR="007725FE" w:rsidRPr="00611DFE">
        <w:rPr>
          <w:rFonts w:cs="Times New Roman"/>
          <w:bCs/>
          <w:szCs w:val="21"/>
        </w:rPr>
        <w:t xml:space="preserve"> Name</w:t>
      </w:r>
    </w:p>
    <w:p w14:paraId="533B448C" w14:textId="46081C19" w:rsidR="00974158" w:rsidRPr="00611DFE" w:rsidRDefault="00056F1C" w:rsidP="00C15CCA">
      <w:pPr>
        <w:jc w:val="center"/>
        <w:rPr>
          <w:rFonts w:cs="Times New Roman"/>
          <w:bCs/>
          <w:szCs w:val="21"/>
        </w:rPr>
      </w:pPr>
      <w:r w:rsidRPr="00611DFE">
        <w:rPr>
          <w:rFonts w:cs="Times New Roman"/>
          <w:bCs/>
          <w:szCs w:val="21"/>
        </w:rPr>
        <w:t>Tiberius Tabulu</w:t>
      </w:r>
    </w:p>
    <w:p w14:paraId="0EACBE4B" w14:textId="77777777" w:rsidR="00481C33" w:rsidRPr="00611DFE" w:rsidRDefault="00481C33" w:rsidP="00C87FBB">
      <w:pPr>
        <w:jc w:val="center"/>
      </w:pPr>
    </w:p>
    <w:p w14:paraId="53266F7A" w14:textId="77777777" w:rsidR="00C15CCA" w:rsidRPr="00611DFE" w:rsidRDefault="00C15CCA" w:rsidP="00C87FBB">
      <w:pPr>
        <w:autoSpaceDE w:val="0"/>
        <w:autoSpaceDN w:val="0"/>
        <w:adjustRightInd w:val="0"/>
        <w:spacing w:after="0" w:line="240" w:lineRule="auto"/>
        <w:jc w:val="center"/>
        <w:rPr>
          <w:rFonts w:cs="Times New Roman"/>
          <w:bCs/>
          <w:color w:val="000000"/>
          <w:szCs w:val="24"/>
        </w:rPr>
      </w:pPr>
    </w:p>
    <w:p w14:paraId="1EC995D0" w14:textId="0753DFD4" w:rsidR="00C15CCA" w:rsidRPr="00611DFE" w:rsidRDefault="00C15CCA" w:rsidP="005451A7">
      <w:pPr>
        <w:jc w:val="center"/>
        <w:rPr>
          <w:rFonts w:eastAsiaTheme="majorEastAsia" w:cs="Times New Roman"/>
          <w:bCs/>
          <w:spacing w:val="-10"/>
          <w:kern w:val="28"/>
          <w:szCs w:val="56"/>
        </w:rPr>
      </w:pPr>
      <w:r w:rsidRPr="00611DFE">
        <w:rPr>
          <w:rFonts w:eastAsiaTheme="majorEastAsia" w:cs="Times New Roman"/>
          <w:bCs/>
          <w:spacing w:val="-10"/>
          <w:kern w:val="28"/>
          <w:szCs w:val="56"/>
        </w:rPr>
        <w:t xml:space="preserve">Submitted </w:t>
      </w:r>
      <w:r w:rsidR="009E5B2F" w:rsidRPr="00611DFE">
        <w:rPr>
          <w:rFonts w:eastAsiaTheme="majorEastAsia" w:cs="Times New Roman"/>
          <w:bCs/>
          <w:spacing w:val="-10"/>
          <w:kern w:val="28"/>
          <w:szCs w:val="56"/>
        </w:rPr>
        <w:t>i</w:t>
      </w:r>
      <w:r w:rsidR="007725FE" w:rsidRPr="00611DFE">
        <w:rPr>
          <w:rFonts w:eastAsiaTheme="majorEastAsia" w:cs="Times New Roman"/>
          <w:bCs/>
          <w:spacing w:val="-10"/>
          <w:kern w:val="28"/>
          <w:szCs w:val="56"/>
        </w:rPr>
        <w:t xml:space="preserve">n Partial Fulfilment </w:t>
      </w:r>
      <w:r w:rsidR="009E5B2F" w:rsidRPr="00611DFE">
        <w:rPr>
          <w:rFonts w:eastAsiaTheme="majorEastAsia" w:cs="Times New Roman"/>
          <w:bCs/>
          <w:spacing w:val="-10"/>
          <w:kern w:val="28"/>
          <w:szCs w:val="56"/>
        </w:rPr>
        <w:t>o</w:t>
      </w:r>
      <w:r w:rsidR="007725FE" w:rsidRPr="00611DFE">
        <w:rPr>
          <w:rFonts w:eastAsiaTheme="majorEastAsia" w:cs="Times New Roman"/>
          <w:bCs/>
          <w:spacing w:val="-10"/>
          <w:kern w:val="28"/>
          <w:szCs w:val="56"/>
        </w:rPr>
        <w:t xml:space="preserve">f </w:t>
      </w:r>
      <w:r w:rsidR="009E5B2F" w:rsidRPr="00611DFE">
        <w:rPr>
          <w:rFonts w:eastAsiaTheme="majorEastAsia" w:cs="Times New Roman"/>
          <w:bCs/>
          <w:spacing w:val="-10"/>
          <w:kern w:val="28"/>
          <w:szCs w:val="56"/>
        </w:rPr>
        <w:t>t</w:t>
      </w:r>
      <w:r w:rsidR="007725FE" w:rsidRPr="00611DFE">
        <w:rPr>
          <w:rFonts w:eastAsiaTheme="majorEastAsia" w:cs="Times New Roman"/>
          <w:bCs/>
          <w:spacing w:val="-10"/>
          <w:kern w:val="28"/>
          <w:szCs w:val="56"/>
        </w:rPr>
        <w:t xml:space="preserve">he Requirements </w:t>
      </w:r>
      <w:r w:rsidR="009E5B2F" w:rsidRPr="00611DFE">
        <w:rPr>
          <w:rFonts w:eastAsiaTheme="majorEastAsia" w:cs="Times New Roman"/>
          <w:bCs/>
          <w:spacing w:val="-10"/>
          <w:kern w:val="28"/>
          <w:szCs w:val="56"/>
        </w:rPr>
        <w:t>o</w:t>
      </w:r>
      <w:r w:rsidR="007725FE" w:rsidRPr="00611DFE">
        <w:rPr>
          <w:rFonts w:eastAsiaTheme="majorEastAsia" w:cs="Times New Roman"/>
          <w:bCs/>
          <w:spacing w:val="-10"/>
          <w:kern w:val="28"/>
          <w:szCs w:val="56"/>
        </w:rPr>
        <w:t xml:space="preserve">f </w:t>
      </w:r>
      <w:r w:rsidR="009E5B2F" w:rsidRPr="00611DFE">
        <w:rPr>
          <w:rFonts w:eastAsiaTheme="majorEastAsia" w:cs="Times New Roman"/>
          <w:bCs/>
          <w:spacing w:val="-10"/>
          <w:kern w:val="28"/>
          <w:szCs w:val="56"/>
        </w:rPr>
        <w:t>t</w:t>
      </w:r>
      <w:r w:rsidR="007725FE" w:rsidRPr="00611DFE">
        <w:rPr>
          <w:rFonts w:eastAsiaTheme="majorEastAsia" w:cs="Times New Roman"/>
          <w:bCs/>
          <w:spacing w:val="-10"/>
          <w:kern w:val="28"/>
          <w:szCs w:val="56"/>
        </w:rPr>
        <w:t xml:space="preserve">he </w:t>
      </w:r>
      <w:r w:rsidRPr="00611DFE">
        <w:rPr>
          <w:rFonts w:eastAsiaTheme="majorEastAsia" w:cs="Times New Roman"/>
          <w:bCs/>
          <w:spacing w:val="-10"/>
          <w:kern w:val="28"/>
          <w:szCs w:val="56"/>
        </w:rPr>
        <w:t xml:space="preserve">Bachelor </w:t>
      </w:r>
      <w:r w:rsidR="00F54296" w:rsidRPr="00611DFE">
        <w:rPr>
          <w:rFonts w:eastAsiaTheme="majorEastAsia" w:cs="Times New Roman"/>
          <w:bCs/>
          <w:spacing w:val="-10"/>
          <w:kern w:val="28"/>
          <w:szCs w:val="56"/>
        </w:rPr>
        <w:t>o</w:t>
      </w:r>
      <w:r w:rsidR="007725FE" w:rsidRPr="00611DFE">
        <w:rPr>
          <w:rFonts w:eastAsiaTheme="majorEastAsia" w:cs="Times New Roman"/>
          <w:bCs/>
          <w:spacing w:val="-10"/>
          <w:kern w:val="28"/>
          <w:szCs w:val="56"/>
        </w:rPr>
        <w:t>f Science</w:t>
      </w:r>
      <w:r w:rsidRPr="00611DFE">
        <w:rPr>
          <w:rFonts w:eastAsiaTheme="majorEastAsia" w:cs="Times New Roman"/>
          <w:bCs/>
          <w:spacing w:val="-10"/>
          <w:kern w:val="28"/>
          <w:szCs w:val="56"/>
        </w:rPr>
        <w:t xml:space="preserve"> </w:t>
      </w:r>
      <w:r w:rsidR="00F54296" w:rsidRPr="00611DFE">
        <w:rPr>
          <w:rFonts w:eastAsiaTheme="majorEastAsia" w:cs="Times New Roman"/>
          <w:bCs/>
          <w:spacing w:val="-10"/>
          <w:kern w:val="28"/>
          <w:szCs w:val="56"/>
        </w:rPr>
        <w:t>i</w:t>
      </w:r>
      <w:r w:rsidR="007725FE" w:rsidRPr="00611DFE">
        <w:rPr>
          <w:rFonts w:eastAsiaTheme="majorEastAsia" w:cs="Times New Roman"/>
          <w:bCs/>
          <w:spacing w:val="-10"/>
          <w:kern w:val="28"/>
          <w:szCs w:val="56"/>
        </w:rPr>
        <w:t xml:space="preserve">n Informatics </w:t>
      </w:r>
      <w:r w:rsidR="00F54296" w:rsidRPr="00611DFE">
        <w:rPr>
          <w:rFonts w:eastAsiaTheme="majorEastAsia" w:cs="Times New Roman"/>
          <w:bCs/>
          <w:spacing w:val="-10"/>
          <w:kern w:val="28"/>
          <w:szCs w:val="56"/>
        </w:rPr>
        <w:t>a</w:t>
      </w:r>
      <w:r w:rsidR="007725FE" w:rsidRPr="00611DFE">
        <w:rPr>
          <w:rFonts w:eastAsiaTheme="majorEastAsia" w:cs="Times New Roman"/>
          <w:bCs/>
          <w:spacing w:val="-10"/>
          <w:kern w:val="28"/>
          <w:szCs w:val="56"/>
        </w:rPr>
        <w:t>nd Computer Science</w:t>
      </w:r>
      <w:r w:rsidRPr="00611DFE">
        <w:rPr>
          <w:rFonts w:eastAsiaTheme="majorEastAsia" w:cs="Times New Roman"/>
          <w:bCs/>
          <w:spacing w:val="-10"/>
          <w:kern w:val="28"/>
          <w:szCs w:val="56"/>
        </w:rPr>
        <w:t xml:space="preserve"> </w:t>
      </w:r>
      <w:r w:rsidR="00F54296" w:rsidRPr="00611DFE">
        <w:rPr>
          <w:rFonts w:eastAsiaTheme="majorEastAsia" w:cs="Times New Roman"/>
          <w:bCs/>
          <w:spacing w:val="-10"/>
          <w:kern w:val="28"/>
          <w:szCs w:val="56"/>
        </w:rPr>
        <w:t>a</w:t>
      </w:r>
      <w:r w:rsidR="007725FE" w:rsidRPr="00611DFE">
        <w:rPr>
          <w:rFonts w:eastAsiaTheme="majorEastAsia" w:cs="Times New Roman"/>
          <w:bCs/>
          <w:spacing w:val="-10"/>
          <w:kern w:val="28"/>
          <w:szCs w:val="56"/>
        </w:rPr>
        <w:t>t</w:t>
      </w:r>
      <w:r w:rsidR="005451A7">
        <w:rPr>
          <w:rFonts w:eastAsiaTheme="majorEastAsia" w:cs="Times New Roman"/>
          <w:bCs/>
          <w:spacing w:val="-10"/>
          <w:kern w:val="28"/>
          <w:szCs w:val="56"/>
        </w:rPr>
        <w:t xml:space="preserve"> the </w:t>
      </w:r>
      <w:r w:rsidRPr="00611DFE">
        <w:rPr>
          <w:rFonts w:eastAsiaTheme="majorEastAsia" w:cs="Times New Roman"/>
          <w:bCs/>
          <w:spacing w:val="-10"/>
          <w:kern w:val="28"/>
          <w:szCs w:val="56"/>
        </w:rPr>
        <w:t>School of Computing and Engineering Science</w:t>
      </w:r>
    </w:p>
    <w:p w14:paraId="36850FED" w14:textId="77777777" w:rsidR="00C15CCA" w:rsidRPr="00611DFE" w:rsidRDefault="00C15CCA" w:rsidP="00C15CCA">
      <w:pPr>
        <w:jc w:val="center"/>
        <w:rPr>
          <w:rFonts w:eastAsiaTheme="majorEastAsia" w:cs="Times New Roman"/>
          <w:bCs/>
          <w:spacing w:val="-10"/>
          <w:kern w:val="28"/>
          <w:szCs w:val="56"/>
        </w:rPr>
      </w:pPr>
      <w:r w:rsidRPr="00611DFE">
        <w:rPr>
          <w:rFonts w:eastAsiaTheme="majorEastAsia" w:cs="Times New Roman"/>
          <w:bCs/>
          <w:spacing w:val="-10"/>
          <w:kern w:val="28"/>
          <w:szCs w:val="56"/>
        </w:rPr>
        <w:t>Strathmore University</w:t>
      </w:r>
    </w:p>
    <w:p w14:paraId="610EA78B" w14:textId="471EECDE" w:rsidR="00C15CCA" w:rsidRPr="00611DFE" w:rsidRDefault="00C15CCA" w:rsidP="00481C33">
      <w:pPr>
        <w:jc w:val="center"/>
        <w:rPr>
          <w:rFonts w:eastAsiaTheme="majorEastAsia" w:cs="Times New Roman"/>
          <w:bCs/>
          <w:spacing w:val="-10"/>
          <w:kern w:val="28"/>
          <w:szCs w:val="56"/>
        </w:rPr>
      </w:pPr>
      <w:r w:rsidRPr="00611DFE">
        <w:rPr>
          <w:rFonts w:eastAsiaTheme="majorEastAsia" w:cs="Times New Roman"/>
          <w:bCs/>
          <w:spacing w:val="-10"/>
          <w:kern w:val="28"/>
          <w:szCs w:val="56"/>
        </w:rPr>
        <w:t>Nairobi, Kenya</w:t>
      </w:r>
    </w:p>
    <w:p w14:paraId="0A3E76C9" w14:textId="77777777" w:rsidR="00C15CCA" w:rsidRPr="00611DFE" w:rsidRDefault="00C15CCA" w:rsidP="00C15CCA">
      <w:pPr>
        <w:jc w:val="center"/>
        <w:rPr>
          <w:rFonts w:eastAsiaTheme="majorEastAsia" w:cs="Times New Roman"/>
          <w:bCs/>
          <w:spacing w:val="-10"/>
          <w:kern w:val="28"/>
          <w:szCs w:val="56"/>
        </w:rPr>
      </w:pPr>
    </w:p>
    <w:p w14:paraId="3BFB705F" w14:textId="24D1F6C0" w:rsidR="00195D35" w:rsidRPr="00611DFE" w:rsidRDefault="00F66825" w:rsidP="00815C1C">
      <w:pPr>
        <w:jc w:val="center"/>
        <w:rPr>
          <w:rFonts w:eastAsiaTheme="majorEastAsia" w:cs="Times New Roman"/>
          <w:bCs/>
          <w:spacing w:val="-10"/>
          <w:kern w:val="28"/>
          <w:szCs w:val="56"/>
        </w:rPr>
      </w:pPr>
      <w:r>
        <w:rPr>
          <w:rFonts w:eastAsiaTheme="majorEastAsia" w:cs="Times New Roman"/>
          <w:bCs/>
          <w:spacing w:val="-10"/>
          <w:kern w:val="28"/>
          <w:szCs w:val="56"/>
        </w:rPr>
        <w:t>July</w:t>
      </w:r>
      <w:r w:rsidR="00C15CCA" w:rsidRPr="00611DFE">
        <w:rPr>
          <w:rFonts w:eastAsiaTheme="majorEastAsia" w:cs="Times New Roman"/>
          <w:bCs/>
          <w:spacing w:val="-10"/>
          <w:kern w:val="28"/>
          <w:szCs w:val="56"/>
        </w:rPr>
        <w:t xml:space="preserve"> </w:t>
      </w:r>
      <w:r w:rsidR="00817221" w:rsidRPr="00611DFE">
        <w:rPr>
          <w:rFonts w:eastAsiaTheme="majorEastAsia" w:cs="Times New Roman"/>
          <w:bCs/>
          <w:spacing w:val="-10"/>
          <w:kern w:val="28"/>
          <w:szCs w:val="56"/>
        </w:rPr>
        <w:t>2022</w:t>
      </w:r>
    </w:p>
    <w:p w14:paraId="103C4B12" w14:textId="77777777" w:rsidR="00C15CCA" w:rsidRDefault="00C15CCA">
      <w:pPr>
        <w:spacing w:line="259" w:lineRule="auto"/>
        <w:jc w:val="left"/>
      </w:pPr>
      <w:r>
        <w:br w:type="page"/>
      </w:r>
    </w:p>
    <w:p w14:paraId="5DAF8548" w14:textId="77777777" w:rsidR="00C15CCA" w:rsidRDefault="00C15CCA" w:rsidP="00A72745">
      <w:pPr>
        <w:pStyle w:val="Kevin"/>
        <w:sectPr w:rsidR="00C15CCA">
          <w:footerReference w:type="default" r:id="rId8"/>
          <w:pgSz w:w="11906" w:h="16838"/>
          <w:pgMar w:top="1440" w:right="1440" w:bottom="1440" w:left="1440" w:header="708" w:footer="708" w:gutter="0"/>
          <w:cols w:space="708"/>
          <w:docGrid w:linePitch="360"/>
        </w:sectPr>
      </w:pPr>
    </w:p>
    <w:p w14:paraId="3F5196B4" w14:textId="67C15CF6" w:rsidR="00C15CCA" w:rsidRDefault="00195D35" w:rsidP="00A72745">
      <w:pPr>
        <w:pStyle w:val="Kevin"/>
      </w:pPr>
      <w:bookmarkStart w:id="0" w:name="_Toc108609307"/>
      <w:r>
        <w:lastRenderedPageBreak/>
        <w:t>Declaration and Approval</w:t>
      </w:r>
      <w:bookmarkEnd w:id="0"/>
    </w:p>
    <w:p w14:paraId="380F54D4" w14:textId="77777777" w:rsidR="00C15CCA" w:rsidRPr="006866A2" w:rsidRDefault="00C15CCA" w:rsidP="00C15CCA">
      <w:pPr>
        <w:autoSpaceDE w:val="0"/>
        <w:autoSpaceDN w:val="0"/>
        <w:adjustRightInd w:val="0"/>
        <w:spacing w:after="0"/>
        <w:rPr>
          <w:rFonts w:cs="Times New Roman"/>
          <w:color w:val="00000A"/>
          <w:szCs w:val="24"/>
        </w:rPr>
      </w:pPr>
      <w:r w:rsidRPr="006866A2">
        <w:rPr>
          <w:rFonts w:cs="Times New Roman"/>
          <w:color w:val="00000A"/>
          <w:szCs w:val="24"/>
        </w:rPr>
        <w:t xml:space="preserve">I declare that this work has not been previously submitted and approved for the award of a degree by this or any other University. To the best of my knowledge and belief, the research proposal contains no material previously published or written by another person except where due reference is made in the research proposal itself. </w:t>
      </w:r>
    </w:p>
    <w:p w14:paraId="3F360FE6" w14:textId="77777777" w:rsidR="00C15CCA" w:rsidRDefault="00C15CCA" w:rsidP="00C15CCA"/>
    <w:p w14:paraId="180CBDF4" w14:textId="77777777" w:rsidR="00C15CCA" w:rsidRDefault="00C15CCA" w:rsidP="00C15CCA"/>
    <w:p w14:paraId="198CBE95" w14:textId="77777777" w:rsidR="00C15CCA" w:rsidRDefault="00C15CCA" w:rsidP="00C15CCA"/>
    <w:p w14:paraId="4B7CFAF3" w14:textId="56D652A0" w:rsidR="00C15CCA" w:rsidRPr="00C15CCA" w:rsidRDefault="00C15CCA" w:rsidP="00C15CCA">
      <w:r>
        <w:t xml:space="preserve">Student Name: </w:t>
      </w:r>
      <w:r>
        <w:tab/>
      </w:r>
      <w:r w:rsidR="00056F1C">
        <w:t>Aoya Natalie Akoth</w:t>
      </w:r>
    </w:p>
    <w:p w14:paraId="14B40C14" w14:textId="6ABBD03C" w:rsidR="00C15CCA" w:rsidRPr="00056F1C" w:rsidRDefault="00C15CCA" w:rsidP="00C15CCA">
      <w:r>
        <w:t xml:space="preserve">Admission Number: </w:t>
      </w:r>
      <w:r>
        <w:tab/>
      </w:r>
      <w:r w:rsidR="00056F1C">
        <w:t>121600</w:t>
      </w:r>
    </w:p>
    <w:p w14:paraId="5A401FE6" w14:textId="77777777" w:rsidR="00C15CCA" w:rsidRDefault="00C15CCA" w:rsidP="00C15CCA">
      <w:r>
        <w:t>Student Signature:</w:t>
      </w:r>
      <w:r>
        <w:tab/>
        <w:t>_________________________ Date:</w:t>
      </w:r>
      <w:r>
        <w:tab/>
        <w:t>________________________</w:t>
      </w:r>
    </w:p>
    <w:p w14:paraId="66685475" w14:textId="77777777" w:rsidR="00C15CCA" w:rsidRDefault="00C15CCA" w:rsidP="00C15CCA"/>
    <w:p w14:paraId="5BB5849A" w14:textId="77777777" w:rsidR="00AC1824" w:rsidRDefault="00AC1824" w:rsidP="00C15CCA"/>
    <w:p w14:paraId="6BD35D4D" w14:textId="60B8FB3E" w:rsidR="00C15CCA" w:rsidRPr="00056F1C" w:rsidRDefault="00943978" w:rsidP="00943978">
      <w:pPr>
        <w:spacing w:before="240" w:line="276" w:lineRule="auto"/>
        <w:rPr>
          <w:rFonts w:cs="Times New Roman"/>
          <w:b/>
          <w:bCs/>
        </w:rPr>
      </w:pPr>
      <w:r>
        <w:rPr>
          <w:rFonts w:cs="Times New Roman"/>
        </w:rPr>
        <w:t>The Proposal of</w:t>
      </w:r>
      <w:r w:rsidR="00056F1C">
        <w:rPr>
          <w:rFonts w:cs="Times New Roman"/>
        </w:rPr>
        <w:t xml:space="preserve"> </w:t>
      </w:r>
      <w:r w:rsidR="00056F1C">
        <w:rPr>
          <w:rFonts w:cs="Times New Roman"/>
          <w:b/>
          <w:bCs/>
        </w:rPr>
        <w:t>Aoya Natalie Akoth</w:t>
      </w:r>
      <w:r>
        <w:rPr>
          <w:rFonts w:cs="Times New Roman"/>
        </w:rPr>
        <w:t xml:space="preserve"> has been reviewed and approved by</w:t>
      </w:r>
      <w:r w:rsidR="00056F1C">
        <w:rPr>
          <w:rFonts w:cs="Times New Roman"/>
        </w:rPr>
        <w:t xml:space="preserve"> </w:t>
      </w:r>
      <w:r w:rsidR="00056F1C">
        <w:rPr>
          <w:rFonts w:cs="Times New Roman"/>
          <w:b/>
          <w:bCs/>
        </w:rPr>
        <w:t>Tiberius Tabulu</w:t>
      </w:r>
    </w:p>
    <w:p w14:paraId="2E36812F" w14:textId="33456F95" w:rsidR="00C15CCA" w:rsidRDefault="00C15CCA" w:rsidP="00C15CCA">
      <w:r>
        <w:t>Supervisor Signature:</w:t>
      </w:r>
      <w:r>
        <w:tab/>
        <w:t>_________________________ Date:</w:t>
      </w:r>
      <w:r>
        <w:tab/>
        <w:t>________________________</w:t>
      </w:r>
    </w:p>
    <w:p w14:paraId="2DA3D00D" w14:textId="4AE9A33F" w:rsidR="00003A21" w:rsidRDefault="00195D35">
      <w:r>
        <w:br w:type="page"/>
      </w:r>
    </w:p>
    <w:p w14:paraId="3100DBD7" w14:textId="794B213B" w:rsidR="00195D35" w:rsidRDefault="00195D35" w:rsidP="00A72745">
      <w:pPr>
        <w:pStyle w:val="Kevin"/>
      </w:pPr>
      <w:bookmarkStart w:id="1" w:name="_Toc108609308"/>
      <w:r>
        <w:lastRenderedPageBreak/>
        <w:t>Abstract</w:t>
      </w:r>
      <w:bookmarkEnd w:id="1"/>
    </w:p>
    <w:p w14:paraId="3111B103" w14:textId="216EF873" w:rsidR="002E6490" w:rsidRDefault="007D681C" w:rsidP="00863875">
      <w:r>
        <w:t>Recently, cardiorespiratory diseases have become an escalating health issue worldwide. The increase in these diseases has bee</w:t>
      </w:r>
      <w:r w:rsidR="008F434A">
        <w:t>n</w:t>
      </w:r>
      <w:r>
        <w:t xml:space="preserve"> brought about by exposure to </w:t>
      </w:r>
      <w:r w:rsidR="008F434A">
        <w:t xml:space="preserve">pollutants such as airborne </w:t>
      </w:r>
      <w:r w:rsidR="00E311E0">
        <w:t>p</w:t>
      </w:r>
      <w:r w:rsidR="008F434A">
        <w:t xml:space="preserve">articulate </w:t>
      </w:r>
      <w:r w:rsidR="00E311E0">
        <w:t>m</w:t>
      </w:r>
      <w:r w:rsidR="008F434A">
        <w:t>atter. Patients with cardiorespiratory diseases tend to exhibit ARS such as crackles and wheezes</w:t>
      </w:r>
      <w:r w:rsidR="009A5F2F">
        <w:t>, which</w:t>
      </w:r>
      <w:r w:rsidR="002E6490">
        <w:t xml:space="preserve"> are used </w:t>
      </w:r>
      <w:r w:rsidR="009A5F2F">
        <w:t xml:space="preserve">as a basis </w:t>
      </w:r>
      <w:r w:rsidR="00863875">
        <w:t>for</w:t>
      </w:r>
      <w:r w:rsidR="002E6490">
        <w:t xml:space="preserve"> diagnosis of such diseases</w:t>
      </w:r>
      <w:r w:rsidR="00F2433A">
        <w:t xml:space="preserve">. </w:t>
      </w:r>
      <w:r w:rsidR="00863875">
        <w:t>Misdiagnose</w:t>
      </w:r>
      <w:r w:rsidR="002E6490">
        <w:t>s by inexperienced clinicians</w:t>
      </w:r>
      <w:r w:rsidR="00863875">
        <w:t xml:space="preserve"> </w:t>
      </w:r>
      <w:proofErr w:type="gramStart"/>
      <w:r w:rsidR="00863875">
        <w:t>almost always</w:t>
      </w:r>
      <w:proofErr w:type="gramEnd"/>
      <w:r w:rsidR="00863875">
        <w:t xml:space="preserve"> result in patient readmissions and in some cases pose a threat to patients</w:t>
      </w:r>
      <w:r w:rsidR="00AF02AC">
        <w:t>’</w:t>
      </w:r>
      <w:r w:rsidR="00863875">
        <w:t xml:space="preserve"> lives.</w:t>
      </w:r>
    </w:p>
    <w:p w14:paraId="2533513C" w14:textId="036E15A9" w:rsidR="004E7FE6" w:rsidRDefault="002E6490" w:rsidP="004E7FE6">
      <w:r>
        <w:t>One of the leading causes of readmissions worldwide is the misdiagnosis of diseases, especially</w:t>
      </w:r>
      <w:r w:rsidR="00F66825">
        <w:t xml:space="preserve"> for diseases related to respiration</w:t>
      </w:r>
      <w:r>
        <w:t>.</w:t>
      </w:r>
      <w:r w:rsidR="00BA6730">
        <w:t xml:space="preserve"> They result in a</w:t>
      </w:r>
      <w:r w:rsidR="00620CB2">
        <w:t xml:space="preserve"> significant burden on medical facilities in terms of </w:t>
      </w:r>
      <w:r w:rsidR="00462F52">
        <w:t xml:space="preserve">increased </w:t>
      </w:r>
      <w:r w:rsidR="00620CB2">
        <w:t xml:space="preserve">cost and </w:t>
      </w:r>
      <w:r w:rsidR="00462F52">
        <w:t xml:space="preserve">mortality rates. </w:t>
      </w:r>
      <w:r w:rsidR="004E7FE6">
        <w:t>To overcome such limitations, th</w:t>
      </w:r>
      <w:r w:rsidR="00BA6730">
        <w:t>is</w:t>
      </w:r>
      <w:r w:rsidR="004E7FE6">
        <w:t xml:space="preserve"> proposed solution aims at classifying cardiorespiratory diseases based on </w:t>
      </w:r>
      <w:r w:rsidR="00955FAB">
        <w:t xml:space="preserve">the severity of </w:t>
      </w:r>
      <w:r w:rsidR="004E7FE6">
        <w:t>ARS heard from respiratory sound recordings.</w:t>
      </w:r>
      <w:r w:rsidR="00BA6730">
        <w:t xml:space="preserve"> The methodology to be used is design thinking methodology.</w:t>
      </w:r>
    </w:p>
    <w:p w14:paraId="2719FCEC" w14:textId="20888370" w:rsidR="00C36FA0" w:rsidRDefault="004E7FE6" w:rsidP="00B56E72">
      <w:r>
        <w:t>The solution will use</w:t>
      </w:r>
      <w:r w:rsidR="00F2433A">
        <w:t xml:space="preserve"> Mel-spectrograms to visualize the respiratory sounds, which will further be used in disease classification using a CNN model. </w:t>
      </w:r>
      <w:r w:rsidR="00C87FBB">
        <w:t xml:space="preserve">The level </w:t>
      </w:r>
      <w:r w:rsidR="00955FAB">
        <w:t>severity of the disease</w:t>
      </w:r>
      <w:r w:rsidR="00C87FBB">
        <w:t xml:space="preserve"> will also be given together with the </w:t>
      </w:r>
      <w:r w:rsidR="00955FAB">
        <w:t>diagnosis</w:t>
      </w:r>
      <w:r w:rsidR="00C87FBB">
        <w:t>.</w:t>
      </w:r>
      <w:r w:rsidR="00AD43DC">
        <w:t xml:space="preserve"> </w:t>
      </w:r>
      <w:r w:rsidR="00B56E72">
        <w:t xml:space="preserve">The solution </w:t>
      </w:r>
      <w:bookmarkStart w:id="2" w:name="_Hlk105762965"/>
      <w:r w:rsidR="00B56E72">
        <w:t xml:space="preserve">is focused on complementing the inaccuracies of clinicians’ auscultation, and it may aid in the </w:t>
      </w:r>
      <w:r w:rsidR="00286747">
        <w:t>early</w:t>
      </w:r>
      <w:r w:rsidR="00B56E72">
        <w:t xml:space="preserve"> diagnosis and</w:t>
      </w:r>
      <w:r w:rsidR="00286747">
        <w:t xml:space="preserve"> reducing hospital readmissions due to symptom exacerbations</w:t>
      </w:r>
      <w:r w:rsidR="00B56E72">
        <w:t>.</w:t>
      </w:r>
    </w:p>
    <w:bookmarkEnd w:id="2"/>
    <w:p w14:paraId="261BA8ED" w14:textId="34B56165" w:rsidR="00195D35" w:rsidRDefault="00195D35" w:rsidP="00195D35">
      <w:r>
        <w:br w:type="page"/>
      </w:r>
    </w:p>
    <w:sdt>
      <w:sdtPr>
        <w:rPr>
          <w:rFonts w:ascii="Times New Roman" w:eastAsiaTheme="minorHAnsi" w:hAnsi="Times New Roman" w:cstheme="minorBidi"/>
          <w:color w:val="auto"/>
          <w:sz w:val="24"/>
          <w:szCs w:val="22"/>
        </w:rPr>
        <w:id w:val="-1223982365"/>
        <w:docPartObj>
          <w:docPartGallery w:val="Table of Contents"/>
          <w:docPartUnique/>
        </w:docPartObj>
      </w:sdtPr>
      <w:sdtEndPr>
        <w:rPr>
          <w:b/>
          <w:bCs/>
          <w:noProof/>
        </w:rPr>
      </w:sdtEndPr>
      <w:sdtContent>
        <w:p w14:paraId="2100EAFB" w14:textId="35CED9CB" w:rsidR="00923B20" w:rsidRPr="00923B20" w:rsidRDefault="00923B20" w:rsidP="00923B20">
          <w:pPr>
            <w:pStyle w:val="TOCHeading"/>
            <w:jc w:val="center"/>
            <w:rPr>
              <w:rStyle w:val="KevinChar"/>
              <w:color w:val="auto"/>
            </w:rPr>
          </w:pPr>
          <w:r w:rsidRPr="00923B20">
            <w:rPr>
              <w:rStyle w:val="KevinChar"/>
              <w:color w:val="auto"/>
            </w:rPr>
            <w:t>Table of Contents</w:t>
          </w:r>
        </w:p>
        <w:p w14:paraId="52C4CFC7" w14:textId="09A5604D" w:rsidR="006F64F5" w:rsidRDefault="00923B20">
          <w:pPr>
            <w:pStyle w:val="TOC1"/>
            <w:tabs>
              <w:tab w:val="right" w:leader="dot" w:pos="9016"/>
            </w:tabs>
            <w:rPr>
              <w:rFonts w:asciiTheme="minorHAnsi" w:eastAsiaTheme="minorEastAsia" w:hAnsiTheme="minorHAnsi"/>
              <w:noProof/>
              <w:sz w:val="22"/>
            </w:rPr>
          </w:pPr>
          <w:r>
            <w:fldChar w:fldCharType="begin"/>
          </w:r>
          <w:r>
            <w:instrText xml:space="preserve"> TOC \o "1-3" \h \z \u </w:instrText>
          </w:r>
          <w:r>
            <w:fldChar w:fldCharType="separate"/>
          </w:r>
          <w:hyperlink w:anchor="_Toc108609307" w:history="1">
            <w:r w:rsidR="006F64F5" w:rsidRPr="00771B88">
              <w:rPr>
                <w:rStyle w:val="Hyperlink"/>
                <w:noProof/>
              </w:rPr>
              <w:t>Declaration and Approval</w:t>
            </w:r>
            <w:r w:rsidR="006F64F5">
              <w:rPr>
                <w:noProof/>
                <w:webHidden/>
              </w:rPr>
              <w:tab/>
            </w:r>
            <w:r w:rsidR="006F64F5">
              <w:rPr>
                <w:noProof/>
                <w:webHidden/>
              </w:rPr>
              <w:fldChar w:fldCharType="begin"/>
            </w:r>
            <w:r w:rsidR="006F64F5">
              <w:rPr>
                <w:noProof/>
                <w:webHidden/>
              </w:rPr>
              <w:instrText xml:space="preserve"> PAGEREF _Toc108609307 \h </w:instrText>
            </w:r>
            <w:r w:rsidR="006F64F5">
              <w:rPr>
                <w:noProof/>
                <w:webHidden/>
              </w:rPr>
            </w:r>
            <w:r w:rsidR="006F64F5">
              <w:rPr>
                <w:noProof/>
                <w:webHidden/>
              </w:rPr>
              <w:fldChar w:fldCharType="separate"/>
            </w:r>
            <w:r w:rsidR="00CC7BDA">
              <w:rPr>
                <w:noProof/>
                <w:webHidden/>
              </w:rPr>
              <w:t>ii</w:t>
            </w:r>
            <w:r w:rsidR="006F64F5">
              <w:rPr>
                <w:noProof/>
                <w:webHidden/>
              </w:rPr>
              <w:fldChar w:fldCharType="end"/>
            </w:r>
          </w:hyperlink>
        </w:p>
        <w:p w14:paraId="6363ED11" w14:textId="62ADA3EC" w:rsidR="006F64F5" w:rsidRDefault="006F64F5">
          <w:pPr>
            <w:pStyle w:val="TOC1"/>
            <w:tabs>
              <w:tab w:val="right" w:leader="dot" w:pos="9016"/>
            </w:tabs>
            <w:rPr>
              <w:rFonts w:asciiTheme="minorHAnsi" w:eastAsiaTheme="minorEastAsia" w:hAnsiTheme="minorHAnsi"/>
              <w:noProof/>
              <w:sz w:val="22"/>
            </w:rPr>
          </w:pPr>
          <w:hyperlink w:anchor="_Toc108609308" w:history="1">
            <w:r w:rsidRPr="00771B88">
              <w:rPr>
                <w:rStyle w:val="Hyperlink"/>
                <w:noProof/>
              </w:rPr>
              <w:t>Abstract</w:t>
            </w:r>
            <w:r>
              <w:rPr>
                <w:noProof/>
                <w:webHidden/>
              </w:rPr>
              <w:tab/>
            </w:r>
            <w:r>
              <w:rPr>
                <w:noProof/>
                <w:webHidden/>
              </w:rPr>
              <w:fldChar w:fldCharType="begin"/>
            </w:r>
            <w:r>
              <w:rPr>
                <w:noProof/>
                <w:webHidden/>
              </w:rPr>
              <w:instrText xml:space="preserve"> PAGEREF _Toc108609308 \h </w:instrText>
            </w:r>
            <w:r>
              <w:rPr>
                <w:noProof/>
                <w:webHidden/>
              </w:rPr>
            </w:r>
            <w:r>
              <w:rPr>
                <w:noProof/>
                <w:webHidden/>
              </w:rPr>
              <w:fldChar w:fldCharType="separate"/>
            </w:r>
            <w:r w:rsidR="00CC7BDA">
              <w:rPr>
                <w:noProof/>
                <w:webHidden/>
              </w:rPr>
              <w:t>iii</w:t>
            </w:r>
            <w:r>
              <w:rPr>
                <w:noProof/>
                <w:webHidden/>
              </w:rPr>
              <w:fldChar w:fldCharType="end"/>
            </w:r>
          </w:hyperlink>
        </w:p>
        <w:p w14:paraId="0B8A94F9" w14:textId="712B7925" w:rsidR="006F64F5" w:rsidRDefault="006F64F5">
          <w:pPr>
            <w:pStyle w:val="TOC1"/>
            <w:tabs>
              <w:tab w:val="right" w:leader="dot" w:pos="9016"/>
            </w:tabs>
            <w:rPr>
              <w:rFonts w:asciiTheme="minorHAnsi" w:eastAsiaTheme="minorEastAsia" w:hAnsiTheme="minorHAnsi"/>
              <w:noProof/>
              <w:sz w:val="22"/>
            </w:rPr>
          </w:pPr>
          <w:hyperlink w:anchor="_Toc108609309" w:history="1">
            <w:r w:rsidRPr="00771B88">
              <w:rPr>
                <w:rStyle w:val="Hyperlink"/>
                <w:noProof/>
              </w:rPr>
              <w:t>List of Figures</w:t>
            </w:r>
            <w:r>
              <w:rPr>
                <w:noProof/>
                <w:webHidden/>
              </w:rPr>
              <w:tab/>
            </w:r>
            <w:r>
              <w:rPr>
                <w:noProof/>
                <w:webHidden/>
              </w:rPr>
              <w:fldChar w:fldCharType="begin"/>
            </w:r>
            <w:r>
              <w:rPr>
                <w:noProof/>
                <w:webHidden/>
              </w:rPr>
              <w:instrText xml:space="preserve"> PAGEREF _Toc108609309 \h </w:instrText>
            </w:r>
            <w:r>
              <w:rPr>
                <w:noProof/>
                <w:webHidden/>
              </w:rPr>
            </w:r>
            <w:r>
              <w:rPr>
                <w:noProof/>
                <w:webHidden/>
              </w:rPr>
              <w:fldChar w:fldCharType="separate"/>
            </w:r>
            <w:r w:rsidR="00CC7BDA">
              <w:rPr>
                <w:noProof/>
                <w:webHidden/>
              </w:rPr>
              <w:t>vii</w:t>
            </w:r>
            <w:r>
              <w:rPr>
                <w:noProof/>
                <w:webHidden/>
              </w:rPr>
              <w:fldChar w:fldCharType="end"/>
            </w:r>
          </w:hyperlink>
        </w:p>
        <w:p w14:paraId="5E81C83B" w14:textId="6757E12C" w:rsidR="006F64F5" w:rsidRDefault="006F64F5">
          <w:pPr>
            <w:pStyle w:val="TOC1"/>
            <w:tabs>
              <w:tab w:val="right" w:leader="dot" w:pos="9016"/>
            </w:tabs>
            <w:rPr>
              <w:rFonts w:asciiTheme="minorHAnsi" w:eastAsiaTheme="minorEastAsia" w:hAnsiTheme="minorHAnsi"/>
              <w:noProof/>
              <w:sz w:val="22"/>
            </w:rPr>
          </w:pPr>
          <w:hyperlink w:anchor="_Toc108609310" w:history="1">
            <w:r w:rsidRPr="00771B88">
              <w:rPr>
                <w:rStyle w:val="Hyperlink"/>
                <w:noProof/>
              </w:rPr>
              <w:t>List of Abbreviations</w:t>
            </w:r>
            <w:r>
              <w:rPr>
                <w:noProof/>
                <w:webHidden/>
              </w:rPr>
              <w:tab/>
            </w:r>
            <w:r>
              <w:rPr>
                <w:noProof/>
                <w:webHidden/>
              </w:rPr>
              <w:fldChar w:fldCharType="begin"/>
            </w:r>
            <w:r>
              <w:rPr>
                <w:noProof/>
                <w:webHidden/>
              </w:rPr>
              <w:instrText xml:space="preserve"> PAGEREF _Toc108609310 \h </w:instrText>
            </w:r>
            <w:r>
              <w:rPr>
                <w:noProof/>
                <w:webHidden/>
              </w:rPr>
            </w:r>
            <w:r>
              <w:rPr>
                <w:noProof/>
                <w:webHidden/>
              </w:rPr>
              <w:fldChar w:fldCharType="separate"/>
            </w:r>
            <w:r w:rsidR="00CC7BDA">
              <w:rPr>
                <w:noProof/>
                <w:webHidden/>
              </w:rPr>
              <w:t>viii</w:t>
            </w:r>
            <w:r>
              <w:rPr>
                <w:noProof/>
                <w:webHidden/>
              </w:rPr>
              <w:fldChar w:fldCharType="end"/>
            </w:r>
          </w:hyperlink>
        </w:p>
        <w:p w14:paraId="33EB6CFB" w14:textId="3C3E16DD" w:rsidR="006F64F5" w:rsidRDefault="006F64F5">
          <w:pPr>
            <w:pStyle w:val="TOC1"/>
            <w:tabs>
              <w:tab w:val="left" w:pos="1320"/>
              <w:tab w:val="right" w:leader="dot" w:pos="9016"/>
            </w:tabs>
            <w:rPr>
              <w:rFonts w:asciiTheme="minorHAnsi" w:eastAsiaTheme="minorEastAsia" w:hAnsiTheme="minorHAnsi"/>
              <w:noProof/>
              <w:sz w:val="22"/>
            </w:rPr>
          </w:pPr>
          <w:hyperlink w:anchor="_Toc108609311" w:history="1">
            <w:r w:rsidRPr="00771B88">
              <w:rPr>
                <w:rStyle w:val="Hyperlink"/>
                <w:noProof/>
              </w:rPr>
              <w:t>Chapter 1:</w:t>
            </w:r>
            <w:r>
              <w:rPr>
                <w:rFonts w:asciiTheme="minorHAnsi" w:eastAsiaTheme="minorEastAsia" w:hAnsiTheme="minorHAnsi"/>
                <w:noProof/>
                <w:sz w:val="22"/>
              </w:rPr>
              <w:tab/>
            </w:r>
            <w:r w:rsidRPr="00771B88">
              <w:rPr>
                <w:rStyle w:val="Hyperlink"/>
                <w:noProof/>
              </w:rPr>
              <w:t>Introduction</w:t>
            </w:r>
            <w:r>
              <w:rPr>
                <w:noProof/>
                <w:webHidden/>
              </w:rPr>
              <w:tab/>
            </w:r>
            <w:r>
              <w:rPr>
                <w:noProof/>
                <w:webHidden/>
              </w:rPr>
              <w:fldChar w:fldCharType="begin"/>
            </w:r>
            <w:r>
              <w:rPr>
                <w:noProof/>
                <w:webHidden/>
              </w:rPr>
              <w:instrText xml:space="preserve"> PAGEREF _Toc108609311 \h </w:instrText>
            </w:r>
            <w:r>
              <w:rPr>
                <w:noProof/>
                <w:webHidden/>
              </w:rPr>
            </w:r>
            <w:r>
              <w:rPr>
                <w:noProof/>
                <w:webHidden/>
              </w:rPr>
              <w:fldChar w:fldCharType="separate"/>
            </w:r>
            <w:r w:rsidR="00CC7BDA">
              <w:rPr>
                <w:noProof/>
                <w:webHidden/>
              </w:rPr>
              <w:t>1</w:t>
            </w:r>
            <w:r>
              <w:rPr>
                <w:noProof/>
                <w:webHidden/>
              </w:rPr>
              <w:fldChar w:fldCharType="end"/>
            </w:r>
          </w:hyperlink>
        </w:p>
        <w:p w14:paraId="69C0A216" w14:textId="5810F823" w:rsidR="006F64F5" w:rsidRDefault="006F64F5">
          <w:pPr>
            <w:pStyle w:val="TOC2"/>
            <w:tabs>
              <w:tab w:val="left" w:pos="880"/>
              <w:tab w:val="right" w:leader="dot" w:pos="9016"/>
            </w:tabs>
            <w:rPr>
              <w:rFonts w:asciiTheme="minorHAnsi" w:eastAsiaTheme="minorEastAsia" w:hAnsiTheme="minorHAnsi"/>
              <w:noProof/>
              <w:sz w:val="22"/>
            </w:rPr>
          </w:pPr>
          <w:hyperlink w:anchor="_Toc108609312" w:history="1">
            <w:r w:rsidRPr="00771B88">
              <w:rPr>
                <w:rStyle w:val="Hyperlink"/>
                <w:noProof/>
              </w:rPr>
              <w:t>1.1</w:t>
            </w:r>
            <w:r>
              <w:rPr>
                <w:rFonts w:asciiTheme="minorHAnsi" w:eastAsiaTheme="minorEastAsia" w:hAnsiTheme="minorHAnsi"/>
                <w:noProof/>
                <w:sz w:val="22"/>
              </w:rPr>
              <w:tab/>
            </w:r>
            <w:r w:rsidRPr="00771B88">
              <w:rPr>
                <w:rStyle w:val="Hyperlink"/>
                <w:noProof/>
              </w:rPr>
              <w:t>Background Information</w:t>
            </w:r>
            <w:r>
              <w:rPr>
                <w:noProof/>
                <w:webHidden/>
              </w:rPr>
              <w:tab/>
            </w:r>
            <w:r>
              <w:rPr>
                <w:noProof/>
                <w:webHidden/>
              </w:rPr>
              <w:fldChar w:fldCharType="begin"/>
            </w:r>
            <w:r>
              <w:rPr>
                <w:noProof/>
                <w:webHidden/>
              </w:rPr>
              <w:instrText xml:space="preserve"> PAGEREF _Toc108609312 \h </w:instrText>
            </w:r>
            <w:r>
              <w:rPr>
                <w:noProof/>
                <w:webHidden/>
              </w:rPr>
            </w:r>
            <w:r>
              <w:rPr>
                <w:noProof/>
                <w:webHidden/>
              </w:rPr>
              <w:fldChar w:fldCharType="separate"/>
            </w:r>
            <w:r w:rsidR="00CC7BDA">
              <w:rPr>
                <w:noProof/>
                <w:webHidden/>
              </w:rPr>
              <w:t>1</w:t>
            </w:r>
            <w:r>
              <w:rPr>
                <w:noProof/>
                <w:webHidden/>
              </w:rPr>
              <w:fldChar w:fldCharType="end"/>
            </w:r>
          </w:hyperlink>
        </w:p>
        <w:p w14:paraId="1E171C15" w14:textId="545C2D02" w:rsidR="006F64F5" w:rsidRDefault="006F64F5">
          <w:pPr>
            <w:pStyle w:val="TOC2"/>
            <w:tabs>
              <w:tab w:val="left" w:pos="880"/>
              <w:tab w:val="right" w:leader="dot" w:pos="9016"/>
            </w:tabs>
            <w:rPr>
              <w:rFonts w:asciiTheme="minorHAnsi" w:eastAsiaTheme="minorEastAsia" w:hAnsiTheme="minorHAnsi"/>
              <w:noProof/>
              <w:sz w:val="22"/>
            </w:rPr>
          </w:pPr>
          <w:hyperlink w:anchor="_Toc108609313" w:history="1">
            <w:r w:rsidRPr="00771B88">
              <w:rPr>
                <w:rStyle w:val="Hyperlink"/>
                <w:noProof/>
              </w:rPr>
              <w:t>1.2</w:t>
            </w:r>
            <w:r>
              <w:rPr>
                <w:rFonts w:asciiTheme="minorHAnsi" w:eastAsiaTheme="minorEastAsia" w:hAnsiTheme="minorHAnsi"/>
                <w:noProof/>
                <w:sz w:val="22"/>
              </w:rPr>
              <w:tab/>
            </w:r>
            <w:r w:rsidRPr="00771B88">
              <w:rPr>
                <w:rStyle w:val="Hyperlink"/>
                <w:noProof/>
              </w:rPr>
              <w:t>Problem Statement</w:t>
            </w:r>
            <w:r>
              <w:rPr>
                <w:noProof/>
                <w:webHidden/>
              </w:rPr>
              <w:tab/>
            </w:r>
            <w:r>
              <w:rPr>
                <w:noProof/>
                <w:webHidden/>
              </w:rPr>
              <w:fldChar w:fldCharType="begin"/>
            </w:r>
            <w:r>
              <w:rPr>
                <w:noProof/>
                <w:webHidden/>
              </w:rPr>
              <w:instrText xml:space="preserve"> PAGEREF _Toc108609313 \h </w:instrText>
            </w:r>
            <w:r>
              <w:rPr>
                <w:noProof/>
                <w:webHidden/>
              </w:rPr>
            </w:r>
            <w:r>
              <w:rPr>
                <w:noProof/>
                <w:webHidden/>
              </w:rPr>
              <w:fldChar w:fldCharType="separate"/>
            </w:r>
            <w:r w:rsidR="00CC7BDA">
              <w:rPr>
                <w:noProof/>
                <w:webHidden/>
              </w:rPr>
              <w:t>2</w:t>
            </w:r>
            <w:r>
              <w:rPr>
                <w:noProof/>
                <w:webHidden/>
              </w:rPr>
              <w:fldChar w:fldCharType="end"/>
            </w:r>
          </w:hyperlink>
        </w:p>
        <w:p w14:paraId="779D0F4B" w14:textId="3FBE087E" w:rsidR="006F64F5" w:rsidRDefault="006F64F5">
          <w:pPr>
            <w:pStyle w:val="TOC2"/>
            <w:tabs>
              <w:tab w:val="left" w:pos="880"/>
              <w:tab w:val="right" w:leader="dot" w:pos="9016"/>
            </w:tabs>
            <w:rPr>
              <w:rFonts w:asciiTheme="minorHAnsi" w:eastAsiaTheme="minorEastAsia" w:hAnsiTheme="minorHAnsi"/>
              <w:noProof/>
              <w:sz w:val="22"/>
            </w:rPr>
          </w:pPr>
          <w:hyperlink w:anchor="_Toc108609314" w:history="1">
            <w:r w:rsidRPr="00771B88">
              <w:rPr>
                <w:rStyle w:val="Hyperlink"/>
                <w:noProof/>
              </w:rPr>
              <w:t>1.3</w:t>
            </w:r>
            <w:r>
              <w:rPr>
                <w:rFonts w:asciiTheme="minorHAnsi" w:eastAsiaTheme="minorEastAsia" w:hAnsiTheme="minorHAnsi"/>
                <w:noProof/>
                <w:sz w:val="22"/>
              </w:rPr>
              <w:tab/>
            </w:r>
            <w:r w:rsidRPr="00771B88">
              <w:rPr>
                <w:rStyle w:val="Hyperlink"/>
                <w:noProof/>
              </w:rPr>
              <w:t>Objectives</w:t>
            </w:r>
            <w:r>
              <w:rPr>
                <w:noProof/>
                <w:webHidden/>
              </w:rPr>
              <w:tab/>
            </w:r>
            <w:r>
              <w:rPr>
                <w:noProof/>
                <w:webHidden/>
              </w:rPr>
              <w:fldChar w:fldCharType="begin"/>
            </w:r>
            <w:r>
              <w:rPr>
                <w:noProof/>
                <w:webHidden/>
              </w:rPr>
              <w:instrText xml:space="preserve"> PAGEREF _Toc108609314 \h </w:instrText>
            </w:r>
            <w:r>
              <w:rPr>
                <w:noProof/>
                <w:webHidden/>
              </w:rPr>
            </w:r>
            <w:r>
              <w:rPr>
                <w:noProof/>
                <w:webHidden/>
              </w:rPr>
              <w:fldChar w:fldCharType="separate"/>
            </w:r>
            <w:r w:rsidR="00CC7BDA">
              <w:rPr>
                <w:noProof/>
                <w:webHidden/>
              </w:rPr>
              <w:t>2</w:t>
            </w:r>
            <w:r>
              <w:rPr>
                <w:noProof/>
                <w:webHidden/>
              </w:rPr>
              <w:fldChar w:fldCharType="end"/>
            </w:r>
          </w:hyperlink>
        </w:p>
        <w:p w14:paraId="5F609CE4" w14:textId="7D3E7C0C" w:rsidR="006F64F5" w:rsidRDefault="006F64F5">
          <w:pPr>
            <w:pStyle w:val="TOC3"/>
            <w:tabs>
              <w:tab w:val="left" w:pos="1320"/>
              <w:tab w:val="right" w:leader="dot" w:pos="9016"/>
            </w:tabs>
            <w:rPr>
              <w:rFonts w:asciiTheme="minorHAnsi" w:eastAsiaTheme="minorEastAsia" w:hAnsiTheme="minorHAnsi"/>
              <w:noProof/>
              <w:sz w:val="22"/>
            </w:rPr>
          </w:pPr>
          <w:hyperlink w:anchor="_Toc108609315" w:history="1">
            <w:r w:rsidRPr="00771B88">
              <w:rPr>
                <w:rStyle w:val="Hyperlink"/>
                <w:noProof/>
              </w:rPr>
              <w:t>1.3.1</w:t>
            </w:r>
            <w:r>
              <w:rPr>
                <w:rFonts w:asciiTheme="minorHAnsi" w:eastAsiaTheme="minorEastAsia" w:hAnsiTheme="minorHAnsi"/>
                <w:noProof/>
                <w:sz w:val="22"/>
              </w:rPr>
              <w:tab/>
            </w:r>
            <w:r w:rsidRPr="00771B88">
              <w:rPr>
                <w:rStyle w:val="Hyperlink"/>
                <w:noProof/>
              </w:rPr>
              <w:t>General Objective</w:t>
            </w:r>
            <w:r>
              <w:rPr>
                <w:noProof/>
                <w:webHidden/>
              </w:rPr>
              <w:tab/>
            </w:r>
            <w:r>
              <w:rPr>
                <w:noProof/>
                <w:webHidden/>
              </w:rPr>
              <w:fldChar w:fldCharType="begin"/>
            </w:r>
            <w:r>
              <w:rPr>
                <w:noProof/>
                <w:webHidden/>
              </w:rPr>
              <w:instrText xml:space="preserve"> PAGEREF _Toc108609315 \h </w:instrText>
            </w:r>
            <w:r>
              <w:rPr>
                <w:noProof/>
                <w:webHidden/>
              </w:rPr>
            </w:r>
            <w:r>
              <w:rPr>
                <w:noProof/>
                <w:webHidden/>
              </w:rPr>
              <w:fldChar w:fldCharType="separate"/>
            </w:r>
            <w:r w:rsidR="00CC7BDA">
              <w:rPr>
                <w:noProof/>
                <w:webHidden/>
              </w:rPr>
              <w:t>2</w:t>
            </w:r>
            <w:r>
              <w:rPr>
                <w:noProof/>
                <w:webHidden/>
              </w:rPr>
              <w:fldChar w:fldCharType="end"/>
            </w:r>
          </w:hyperlink>
        </w:p>
        <w:p w14:paraId="186FBF5B" w14:textId="1B77744E" w:rsidR="006F64F5" w:rsidRDefault="006F64F5">
          <w:pPr>
            <w:pStyle w:val="TOC3"/>
            <w:tabs>
              <w:tab w:val="left" w:pos="1320"/>
              <w:tab w:val="right" w:leader="dot" w:pos="9016"/>
            </w:tabs>
            <w:rPr>
              <w:rFonts w:asciiTheme="minorHAnsi" w:eastAsiaTheme="minorEastAsia" w:hAnsiTheme="minorHAnsi"/>
              <w:noProof/>
              <w:sz w:val="22"/>
            </w:rPr>
          </w:pPr>
          <w:hyperlink w:anchor="_Toc108609316" w:history="1">
            <w:r w:rsidRPr="00771B88">
              <w:rPr>
                <w:rStyle w:val="Hyperlink"/>
                <w:noProof/>
              </w:rPr>
              <w:t>1.3.2</w:t>
            </w:r>
            <w:r>
              <w:rPr>
                <w:rFonts w:asciiTheme="minorHAnsi" w:eastAsiaTheme="minorEastAsia" w:hAnsiTheme="minorHAnsi"/>
                <w:noProof/>
                <w:sz w:val="22"/>
              </w:rPr>
              <w:tab/>
            </w:r>
            <w:r w:rsidRPr="00771B88">
              <w:rPr>
                <w:rStyle w:val="Hyperlink"/>
                <w:noProof/>
              </w:rPr>
              <w:t>Specific Objectives</w:t>
            </w:r>
            <w:r>
              <w:rPr>
                <w:noProof/>
                <w:webHidden/>
              </w:rPr>
              <w:tab/>
            </w:r>
            <w:r>
              <w:rPr>
                <w:noProof/>
                <w:webHidden/>
              </w:rPr>
              <w:fldChar w:fldCharType="begin"/>
            </w:r>
            <w:r>
              <w:rPr>
                <w:noProof/>
                <w:webHidden/>
              </w:rPr>
              <w:instrText xml:space="preserve"> PAGEREF _Toc108609316 \h </w:instrText>
            </w:r>
            <w:r>
              <w:rPr>
                <w:noProof/>
                <w:webHidden/>
              </w:rPr>
            </w:r>
            <w:r>
              <w:rPr>
                <w:noProof/>
                <w:webHidden/>
              </w:rPr>
              <w:fldChar w:fldCharType="separate"/>
            </w:r>
            <w:r w:rsidR="00CC7BDA">
              <w:rPr>
                <w:noProof/>
                <w:webHidden/>
              </w:rPr>
              <w:t>2</w:t>
            </w:r>
            <w:r>
              <w:rPr>
                <w:noProof/>
                <w:webHidden/>
              </w:rPr>
              <w:fldChar w:fldCharType="end"/>
            </w:r>
          </w:hyperlink>
        </w:p>
        <w:p w14:paraId="120CC873" w14:textId="62DF7D6D" w:rsidR="006F64F5" w:rsidRDefault="006F64F5">
          <w:pPr>
            <w:pStyle w:val="TOC2"/>
            <w:tabs>
              <w:tab w:val="left" w:pos="880"/>
              <w:tab w:val="right" w:leader="dot" w:pos="9016"/>
            </w:tabs>
            <w:rPr>
              <w:rFonts w:asciiTheme="minorHAnsi" w:eastAsiaTheme="minorEastAsia" w:hAnsiTheme="minorHAnsi"/>
              <w:noProof/>
              <w:sz w:val="22"/>
            </w:rPr>
          </w:pPr>
          <w:hyperlink w:anchor="_Toc108609317" w:history="1">
            <w:r w:rsidRPr="00771B88">
              <w:rPr>
                <w:rStyle w:val="Hyperlink"/>
                <w:noProof/>
              </w:rPr>
              <w:t>1.4</w:t>
            </w:r>
            <w:r>
              <w:rPr>
                <w:rFonts w:asciiTheme="minorHAnsi" w:eastAsiaTheme="minorEastAsia" w:hAnsiTheme="minorHAnsi"/>
                <w:noProof/>
                <w:sz w:val="22"/>
              </w:rPr>
              <w:tab/>
            </w:r>
            <w:r w:rsidRPr="00771B88">
              <w:rPr>
                <w:rStyle w:val="Hyperlink"/>
                <w:noProof/>
              </w:rPr>
              <w:t>Research Questions</w:t>
            </w:r>
            <w:r>
              <w:rPr>
                <w:noProof/>
                <w:webHidden/>
              </w:rPr>
              <w:tab/>
            </w:r>
            <w:r>
              <w:rPr>
                <w:noProof/>
                <w:webHidden/>
              </w:rPr>
              <w:fldChar w:fldCharType="begin"/>
            </w:r>
            <w:r>
              <w:rPr>
                <w:noProof/>
                <w:webHidden/>
              </w:rPr>
              <w:instrText xml:space="preserve"> PAGEREF _Toc108609317 \h </w:instrText>
            </w:r>
            <w:r>
              <w:rPr>
                <w:noProof/>
                <w:webHidden/>
              </w:rPr>
            </w:r>
            <w:r>
              <w:rPr>
                <w:noProof/>
                <w:webHidden/>
              </w:rPr>
              <w:fldChar w:fldCharType="separate"/>
            </w:r>
            <w:r w:rsidR="00CC7BDA">
              <w:rPr>
                <w:noProof/>
                <w:webHidden/>
              </w:rPr>
              <w:t>3</w:t>
            </w:r>
            <w:r>
              <w:rPr>
                <w:noProof/>
                <w:webHidden/>
              </w:rPr>
              <w:fldChar w:fldCharType="end"/>
            </w:r>
          </w:hyperlink>
        </w:p>
        <w:p w14:paraId="0F7294B5" w14:textId="2FEF15C8" w:rsidR="006F64F5" w:rsidRDefault="006F64F5">
          <w:pPr>
            <w:pStyle w:val="TOC2"/>
            <w:tabs>
              <w:tab w:val="left" w:pos="880"/>
              <w:tab w:val="right" w:leader="dot" w:pos="9016"/>
            </w:tabs>
            <w:rPr>
              <w:rFonts w:asciiTheme="minorHAnsi" w:eastAsiaTheme="minorEastAsia" w:hAnsiTheme="minorHAnsi"/>
              <w:noProof/>
              <w:sz w:val="22"/>
            </w:rPr>
          </w:pPr>
          <w:hyperlink w:anchor="_Toc108609318" w:history="1">
            <w:r w:rsidRPr="00771B88">
              <w:rPr>
                <w:rStyle w:val="Hyperlink"/>
                <w:noProof/>
              </w:rPr>
              <w:t>1.5</w:t>
            </w:r>
            <w:r>
              <w:rPr>
                <w:rFonts w:asciiTheme="minorHAnsi" w:eastAsiaTheme="minorEastAsia" w:hAnsiTheme="minorHAnsi"/>
                <w:noProof/>
                <w:sz w:val="22"/>
              </w:rPr>
              <w:tab/>
            </w:r>
            <w:r w:rsidRPr="00771B88">
              <w:rPr>
                <w:rStyle w:val="Hyperlink"/>
                <w:noProof/>
              </w:rPr>
              <w:t>Justification</w:t>
            </w:r>
            <w:r>
              <w:rPr>
                <w:noProof/>
                <w:webHidden/>
              </w:rPr>
              <w:tab/>
            </w:r>
            <w:r>
              <w:rPr>
                <w:noProof/>
                <w:webHidden/>
              </w:rPr>
              <w:fldChar w:fldCharType="begin"/>
            </w:r>
            <w:r>
              <w:rPr>
                <w:noProof/>
                <w:webHidden/>
              </w:rPr>
              <w:instrText xml:space="preserve"> PAGEREF _Toc108609318 \h </w:instrText>
            </w:r>
            <w:r>
              <w:rPr>
                <w:noProof/>
                <w:webHidden/>
              </w:rPr>
            </w:r>
            <w:r>
              <w:rPr>
                <w:noProof/>
                <w:webHidden/>
              </w:rPr>
              <w:fldChar w:fldCharType="separate"/>
            </w:r>
            <w:r w:rsidR="00CC7BDA">
              <w:rPr>
                <w:noProof/>
                <w:webHidden/>
              </w:rPr>
              <w:t>3</w:t>
            </w:r>
            <w:r>
              <w:rPr>
                <w:noProof/>
                <w:webHidden/>
              </w:rPr>
              <w:fldChar w:fldCharType="end"/>
            </w:r>
          </w:hyperlink>
        </w:p>
        <w:p w14:paraId="39BFAEAF" w14:textId="20BFF29A" w:rsidR="006F64F5" w:rsidRDefault="006F64F5">
          <w:pPr>
            <w:pStyle w:val="TOC2"/>
            <w:tabs>
              <w:tab w:val="left" w:pos="880"/>
              <w:tab w:val="right" w:leader="dot" w:pos="9016"/>
            </w:tabs>
            <w:rPr>
              <w:rFonts w:asciiTheme="minorHAnsi" w:eastAsiaTheme="minorEastAsia" w:hAnsiTheme="minorHAnsi"/>
              <w:noProof/>
              <w:sz w:val="22"/>
            </w:rPr>
          </w:pPr>
          <w:hyperlink w:anchor="_Toc108609319" w:history="1">
            <w:r w:rsidRPr="00771B88">
              <w:rPr>
                <w:rStyle w:val="Hyperlink"/>
                <w:noProof/>
              </w:rPr>
              <w:t>1.6</w:t>
            </w:r>
            <w:r>
              <w:rPr>
                <w:rFonts w:asciiTheme="minorHAnsi" w:eastAsiaTheme="minorEastAsia" w:hAnsiTheme="minorHAnsi"/>
                <w:noProof/>
                <w:sz w:val="22"/>
              </w:rPr>
              <w:tab/>
            </w:r>
            <w:r w:rsidRPr="00771B88">
              <w:rPr>
                <w:rStyle w:val="Hyperlink"/>
                <w:noProof/>
              </w:rPr>
              <w:t>Scope and Delimitations</w:t>
            </w:r>
            <w:r>
              <w:rPr>
                <w:noProof/>
                <w:webHidden/>
              </w:rPr>
              <w:tab/>
            </w:r>
            <w:r>
              <w:rPr>
                <w:noProof/>
                <w:webHidden/>
              </w:rPr>
              <w:fldChar w:fldCharType="begin"/>
            </w:r>
            <w:r>
              <w:rPr>
                <w:noProof/>
                <w:webHidden/>
              </w:rPr>
              <w:instrText xml:space="preserve"> PAGEREF _Toc108609319 \h </w:instrText>
            </w:r>
            <w:r>
              <w:rPr>
                <w:noProof/>
                <w:webHidden/>
              </w:rPr>
            </w:r>
            <w:r>
              <w:rPr>
                <w:noProof/>
                <w:webHidden/>
              </w:rPr>
              <w:fldChar w:fldCharType="separate"/>
            </w:r>
            <w:r w:rsidR="00CC7BDA">
              <w:rPr>
                <w:noProof/>
                <w:webHidden/>
              </w:rPr>
              <w:t>3</w:t>
            </w:r>
            <w:r>
              <w:rPr>
                <w:noProof/>
                <w:webHidden/>
              </w:rPr>
              <w:fldChar w:fldCharType="end"/>
            </w:r>
          </w:hyperlink>
        </w:p>
        <w:p w14:paraId="099D3BA1" w14:textId="43022E05" w:rsidR="006F64F5" w:rsidRDefault="006F64F5">
          <w:pPr>
            <w:pStyle w:val="TOC3"/>
            <w:tabs>
              <w:tab w:val="left" w:pos="1320"/>
              <w:tab w:val="right" w:leader="dot" w:pos="9016"/>
            </w:tabs>
            <w:rPr>
              <w:rFonts w:asciiTheme="minorHAnsi" w:eastAsiaTheme="minorEastAsia" w:hAnsiTheme="minorHAnsi"/>
              <w:noProof/>
              <w:sz w:val="22"/>
            </w:rPr>
          </w:pPr>
          <w:hyperlink w:anchor="_Toc108609320" w:history="1">
            <w:r w:rsidRPr="00771B88">
              <w:rPr>
                <w:rStyle w:val="Hyperlink"/>
                <w:noProof/>
              </w:rPr>
              <w:t>1.6.1</w:t>
            </w:r>
            <w:r>
              <w:rPr>
                <w:rFonts w:asciiTheme="minorHAnsi" w:eastAsiaTheme="minorEastAsia" w:hAnsiTheme="minorHAnsi"/>
                <w:noProof/>
                <w:sz w:val="22"/>
              </w:rPr>
              <w:tab/>
            </w:r>
            <w:r w:rsidRPr="00771B88">
              <w:rPr>
                <w:rStyle w:val="Hyperlink"/>
                <w:noProof/>
              </w:rPr>
              <w:t>Scope</w:t>
            </w:r>
            <w:r>
              <w:rPr>
                <w:noProof/>
                <w:webHidden/>
              </w:rPr>
              <w:tab/>
            </w:r>
            <w:r>
              <w:rPr>
                <w:noProof/>
                <w:webHidden/>
              </w:rPr>
              <w:fldChar w:fldCharType="begin"/>
            </w:r>
            <w:r>
              <w:rPr>
                <w:noProof/>
                <w:webHidden/>
              </w:rPr>
              <w:instrText xml:space="preserve"> PAGEREF _Toc108609320 \h </w:instrText>
            </w:r>
            <w:r>
              <w:rPr>
                <w:noProof/>
                <w:webHidden/>
              </w:rPr>
            </w:r>
            <w:r>
              <w:rPr>
                <w:noProof/>
                <w:webHidden/>
              </w:rPr>
              <w:fldChar w:fldCharType="separate"/>
            </w:r>
            <w:r w:rsidR="00CC7BDA">
              <w:rPr>
                <w:noProof/>
                <w:webHidden/>
              </w:rPr>
              <w:t>3</w:t>
            </w:r>
            <w:r>
              <w:rPr>
                <w:noProof/>
                <w:webHidden/>
              </w:rPr>
              <w:fldChar w:fldCharType="end"/>
            </w:r>
          </w:hyperlink>
        </w:p>
        <w:p w14:paraId="700550F9" w14:textId="7CFD42C5" w:rsidR="006F64F5" w:rsidRDefault="006F64F5">
          <w:pPr>
            <w:pStyle w:val="TOC3"/>
            <w:tabs>
              <w:tab w:val="left" w:pos="1320"/>
              <w:tab w:val="right" w:leader="dot" w:pos="9016"/>
            </w:tabs>
            <w:rPr>
              <w:rFonts w:asciiTheme="minorHAnsi" w:eastAsiaTheme="minorEastAsia" w:hAnsiTheme="minorHAnsi"/>
              <w:noProof/>
              <w:sz w:val="22"/>
            </w:rPr>
          </w:pPr>
          <w:hyperlink w:anchor="_Toc108609321" w:history="1">
            <w:r w:rsidRPr="00771B88">
              <w:rPr>
                <w:rStyle w:val="Hyperlink"/>
                <w:noProof/>
              </w:rPr>
              <w:t>1.6.2</w:t>
            </w:r>
            <w:r>
              <w:rPr>
                <w:rFonts w:asciiTheme="minorHAnsi" w:eastAsiaTheme="minorEastAsia" w:hAnsiTheme="minorHAnsi"/>
                <w:noProof/>
                <w:sz w:val="22"/>
              </w:rPr>
              <w:tab/>
            </w:r>
            <w:r w:rsidRPr="00771B88">
              <w:rPr>
                <w:rStyle w:val="Hyperlink"/>
                <w:noProof/>
              </w:rPr>
              <w:t>Delimitations</w:t>
            </w:r>
            <w:r>
              <w:rPr>
                <w:noProof/>
                <w:webHidden/>
              </w:rPr>
              <w:tab/>
            </w:r>
            <w:r>
              <w:rPr>
                <w:noProof/>
                <w:webHidden/>
              </w:rPr>
              <w:fldChar w:fldCharType="begin"/>
            </w:r>
            <w:r>
              <w:rPr>
                <w:noProof/>
                <w:webHidden/>
              </w:rPr>
              <w:instrText xml:space="preserve"> PAGEREF _Toc108609321 \h </w:instrText>
            </w:r>
            <w:r>
              <w:rPr>
                <w:noProof/>
                <w:webHidden/>
              </w:rPr>
            </w:r>
            <w:r>
              <w:rPr>
                <w:noProof/>
                <w:webHidden/>
              </w:rPr>
              <w:fldChar w:fldCharType="separate"/>
            </w:r>
            <w:r w:rsidR="00CC7BDA">
              <w:rPr>
                <w:noProof/>
                <w:webHidden/>
              </w:rPr>
              <w:t>3</w:t>
            </w:r>
            <w:r>
              <w:rPr>
                <w:noProof/>
                <w:webHidden/>
              </w:rPr>
              <w:fldChar w:fldCharType="end"/>
            </w:r>
          </w:hyperlink>
        </w:p>
        <w:p w14:paraId="17005739" w14:textId="24E4AF31" w:rsidR="006F64F5" w:rsidRDefault="006F64F5">
          <w:pPr>
            <w:pStyle w:val="TOC2"/>
            <w:tabs>
              <w:tab w:val="left" w:pos="880"/>
              <w:tab w:val="right" w:leader="dot" w:pos="9016"/>
            </w:tabs>
            <w:rPr>
              <w:rFonts w:asciiTheme="minorHAnsi" w:eastAsiaTheme="minorEastAsia" w:hAnsiTheme="minorHAnsi"/>
              <w:noProof/>
              <w:sz w:val="22"/>
            </w:rPr>
          </w:pPr>
          <w:hyperlink w:anchor="_Toc108609322" w:history="1">
            <w:r w:rsidRPr="00771B88">
              <w:rPr>
                <w:rStyle w:val="Hyperlink"/>
                <w:noProof/>
              </w:rPr>
              <w:t>1.7</w:t>
            </w:r>
            <w:r>
              <w:rPr>
                <w:rFonts w:asciiTheme="minorHAnsi" w:eastAsiaTheme="minorEastAsia" w:hAnsiTheme="minorHAnsi"/>
                <w:noProof/>
                <w:sz w:val="22"/>
              </w:rPr>
              <w:tab/>
            </w:r>
            <w:r w:rsidRPr="00771B88">
              <w:rPr>
                <w:rStyle w:val="Hyperlink"/>
                <w:noProof/>
              </w:rPr>
              <w:t>Limitations</w:t>
            </w:r>
            <w:r>
              <w:rPr>
                <w:noProof/>
                <w:webHidden/>
              </w:rPr>
              <w:tab/>
            </w:r>
            <w:r>
              <w:rPr>
                <w:noProof/>
                <w:webHidden/>
              </w:rPr>
              <w:fldChar w:fldCharType="begin"/>
            </w:r>
            <w:r>
              <w:rPr>
                <w:noProof/>
                <w:webHidden/>
              </w:rPr>
              <w:instrText xml:space="preserve"> PAGEREF _Toc108609322 \h </w:instrText>
            </w:r>
            <w:r>
              <w:rPr>
                <w:noProof/>
                <w:webHidden/>
              </w:rPr>
            </w:r>
            <w:r>
              <w:rPr>
                <w:noProof/>
                <w:webHidden/>
              </w:rPr>
              <w:fldChar w:fldCharType="separate"/>
            </w:r>
            <w:r w:rsidR="00CC7BDA">
              <w:rPr>
                <w:noProof/>
                <w:webHidden/>
              </w:rPr>
              <w:t>4</w:t>
            </w:r>
            <w:r>
              <w:rPr>
                <w:noProof/>
                <w:webHidden/>
              </w:rPr>
              <w:fldChar w:fldCharType="end"/>
            </w:r>
          </w:hyperlink>
        </w:p>
        <w:p w14:paraId="031ED571" w14:textId="4E1CFDC7" w:rsidR="006F64F5" w:rsidRDefault="006F64F5">
          <w:pPr>
            <w:pStyle w:val="TOC1"/>
            <w:tabs>
              <w:tab w:val="left" w:pos="1320"/>
              <w:tab w:val="right" w:leader="dot" w:pos="9016"/>
            </w:tabs>
            <w:rPr>
              <w:rFonts w:asciiTheme="minorHAnsi" w:eastAsiaTheme="minorEastAsia" w:hAnsiTheme="minorHAnsi"/>
              <w:noProof/>
              <w:sz w:val="22"/>
            </w:rPr>
          </w:pPr>
          <w:hyperlink w:anchor="_Toc108609323" w:history="1">
            <w:r w:rsidRPr="00771B88">
              <w:rPr>
                <w:rStyle w:val="Hyperlink"/>
                <w:noProof/>
              </w:rPr>
              <w:t>Chapter 2:</w:t>
            </w:r>
            <w:r>
              <w:rPr>
                <w:rFonts w:asciiTheme="minorHAnsi" w:eastAsiaTheme="minorEastAsia" w:hAnsiTheme="minorHAnsi"/>
                <w:noProof/>
                <w:sz w:val="22"/>
              </w:rPr>
              <w:tab/>
            </w:r>
            <w:r w:rsidRPr="00771B88">
              <w:rPr>
                <w:rStyle w:val="Hyperlink"/>
                <w:noProof/>
              </w:rPr>
              <w:t>Literature Review</w:t>
            </w:r>
            <w:r>
              <w:rPr>
                <w:noProof/>
                <w:webHidden/>
              </w:rPr>
              <w:tab/>
            </w:r>
            <w:r>
              <w:rPr>
                <w:noProof/>
                <w:webHidden/>
              </w:rPr>
              <w:fldChar w:fldCharType="begin"/>
            </w:r>
            <w:r>
              <w:rPr>
                <w:noProof/>
                <w:webHidden/>
              </w:rPr>
              <w:instrText xml:space="preserve"> PAGEREF _Toc108609323 \h </w:instrText>
            </w:r>
            <w:r>
              <w:rPr>
                <w:noProof/>
                <w:webHidden/>
              </w:rPr>
            </w:r>
            <w:r>
              <w:rPr>
                <w:noProof/>
                <w:webHidden/>
              </w:rPr>
              <w:fldChar w:fldCharType="separate"/>
            </w:r>
            <w:r w:rsidR="00CC7BDA">
              <w:rPr>
                <w:noProof/>
                <w:webHidden/>
              </w:rPr>
              <w:t>5</w:t>
            </w:r>
            <w:r>
              <w:rPr>
                <w:noProof/>
                <w:webHidden/>
              </w:rPr>
              <w:fldChar w:fldCharType="end"/>
            </w:r>
          </w:hyperlink>
        </w:p>
        <w:p w14:paraId="50EEF836" w14:textId="4C361B94" w:rsidR="006F64F5" w:rsidRDefault="006F64F5">
          <w:pPr>
            <w:pStyle w:val="TOC2"/>
            <w:tabs>
              <w:tab w:val="left" w:pos="880"/>
              <w:tab w:val="right" w:leader="dot" w:pos="9016"/>
            </w:tabs>
            <w:rPr>
              <w:rFonts w:asciiTheme="minorHAnsi" w:eastAsiaTheme="minorEastAsia" w:hAnsiTheme="minorHAnsi"/>
              <w:noProof/>
              <w:sz w:val="22"/>
            </w:rPr>
          </w:pPr>
          <w:hyperlink w:anchor="_Toc108609324" w:history="1">
            <w:r w:rsidRPr="00771B88">
              <w:rPr>
                <w:rStyle w:val="Hyperlink"/>
                <w:noProof/>
              </w:rPr>
              <w:t>2.1</w:t>
            </w:r>
            <w:r>
              <w:rPr>
                <w:rFonts w:asciiTheme="minorHAnsi" w:eastAsiaTheme="minorEastAsia" w:hAnsiTheme="minorHAnsi"/>
                <w:noProof/>
                <w:sz w:val="22"/>
              </w:rPr>
              <w:tab/>
            </w:r>
            <w:r w:rsidRPr="00771B88">
              <w:rPr>
                <w:rStyle w:val="Hyperlink"/>
                <w:noProof/>
              </w:rPr>
              <w:t>Introduction</w:t>
            </w:r>
            <w:r>
              <w:rPr>
                <w:noProof/>
                <w:webHidden/>
              </w:rPr>
              <w:tab/>
            </w:r>
            <w:r>
              <w:rPr>
                <w:noProof/>
                <w:webHidden/>
              </w:rPr>
              <w:fldChar w:fldCharType="begin"/>
            </w:r>
            <w:r>
              <w:rPr>
                <w:noProof/>
                <w:webHidden/>
              </w:rPr>
              <w:instrText xml:space="preserve"> PAGEREF _Toc108609324 \h </w:instrText>
            </w:r>
            <w:r>
              <w:rPr>
                <w:noProof/>
                <w:webHidden/>
              </w:rPr>
            </w:r>
            <w:r>
              <w:rPr>
                <w:noProof/>
                <w:webHidden/>
              </w:rPr>
              <w:fldChar w:fldCharType="separate"/>
            </w:r>
            <w:r w:rsidR="00CC7BDA">
              <w:rPr>
                <w:noProof/>
                <w:webHidden/>
              </w:rPr>
              <w:t>5</w:t>
            </w:r>
            <w:r>
              <w:rPr>
                <w:noProof/>
                <w:webHidden/>
              </w:rPr>
              <w:fldChar w:fldCharType="end"/>
            </w:r>
          </w:hyperlink>
        </w:p>
        <w:p w14:paraId="7AB5173E" w14:textId="15D09B50" w:rsidR="006F64F5" w:rsidRDefault="006F64F5">
          <w:pPr>
            <w:pStyle w:val="TOC2"/>
            <w:tabs>
              <w:tab w:val="left" w:pos="880"/>
              <w:tab w:val="right" w:leader="dot" w:pos="9016"/>
            </w:tabs>
            <w:rPr>
              <w:rFonts w:asciiTheme="minorHAnsi" w:eastAsiaTheme="minorEastAsia" w:hAnsiTheme="minorHAnsi"/>
              <w:noProof/>
              <w:sz w:val="22"/>
            </w:rPr>
          </w:pPr>
          <w:hyperlink w:anchor="_Toc108609325" w:history="1">
            <w:r w:rsidRPr="00771B88">
              <w:rPr>
                <w:rStyle w:val="Hyperlink"/>
                <w:noProof/>
              </w:rPr>
              <w:t>2.2</w:t>
            </w:r>
            <w:r>
              <w:rPr>
                <w:rFonts w:asciiTheme="minorHAnsi" w:eastAsiaTheme="minorEastAsia" w:hAnsiTheme="minorHAnsi"/>
                <w:noProof/>
                <w:sz w:val="22"/>
              </w:rPr>
              <w:tab/>
            </w:r>
            <w:r w:rsidRPr="00771B88">
              <w:rPr>
                <w:rStyle w:val="Hyperlink"/>
                <w:noProof/>
              </w:rPr>
              <w:t>A Review on The Current State of Respiratory Sound Analysis</w:t>
            </w:r>
            <w:r>
              <w:rPr>
                <w:noProof/>
                <w:webHidden/>
              </w:rPr>
              <w:tab/>
            </w:r>
            <w:r>
              <w:rPr>
                <w:noProof/>
                <w:webHidden/>
              </w:rPr>
              <w:fldChar w:fldCharType="begin"/>
            </w:r>
            <w:r>
              <w:rPr>
                <w:noProof/>
                <w:webHidden/>
              </w:rPr>
              <w:instrText xml:space="preserve"> PAGEREF _Toc108609325 \h </w:instrText>
            </w:r>
            <w:r>
              <w:rPr>
                <w:noProof/>
                <w:webHidden/>
              </w:rPr>
            </w:r>
            <w:r>
              <w:rPr>
                <w:noProof/>
                <w:webHidden/>
              </w:rPr>
              <w:fldChar w:fldCharType="separate"/>
            </w:r>
            <w:r w:rsidR="00CC7BDA">
              <w:rPr>
                <w:noProof/>
                <w:webHidden/>
              </w:rPr>
              <w:t>5</w:t>
            </w:r>
            <w:r>
              <w:rPr>
                <w:noProof/>
                <w:webHidden/>
              </w:rPr>
              <w:fldChar w:fldCharType="end"/>
            </w:r>
          </w:hyperlink>
        </w:p>
        <w:p w14:paraId="10499E63" w14:textId="67A58974" w:rsidR="006F64F5" w:rsidRDefault="006F64F5">
          <w:pPr>
            <w:pStyle w:val="TOC3"/>
            <w:tabs>
              <w:tab w:val="left" w:pos="1320"/>
              <w:tab w:val="right" w:leader="dot" w:pos="9016"/>
            </w:tabs>
            <w:rPr>
              <w:rFonts w:asciiTheme="minorHAnsi" w:eastAsiaTheme="minorEastAsia" w:hAnsiTheme="minorHAnsi"/>
              <w:noProof/>
              <w:sz w:val="22"/>
            </w:rPr>
          </w:pPr>
          <w:hyperlink w:anchor="_Toc108609326" w:history="1">
            <w:r w:rsidRPr="00771B88">
              <w:rPr>
                <w:rStyle w:val="Hyperlink"/>
                <w:noProof/>
              </w:rPr>
              <w:t>2.2.1</w:t>
            </w:r>
            <w:r>
              <w:rPr>
                <w:rFonts w:asciiTheme="minorHAnsi" w:eastAsiaTheme="minorEastAsia" w:hAnsiTheme="minorHAnsi"/>
                <w:noProof/>
                <w:sz w:val="22"/>
              </w:rPr>
              <w:tab/>
            </w:r>
            <w:r w:rsidRPr="00771B88">
              <w:rPr>
                <w:rStyle w:val="Hyperlink"/>
                <w:noProof/>
              </w:rPr>
              <w:t>Challenges Experienced in The Detection of ARS Using Computerized Lung Sound Analysis</w:t>
            </w:r>
            <w:r>
              <w:rPr>
                <w:noProof/>
                <w:webHidden/>
              </w:rPr>
              <w:tab/>
            </w:r>
            <w:r>
              <w:rPr>
                <w:noProof/>
                <w:webHidden/>
              </w:rPr>
              <w:fldChar w:fldCharType="begin"/>
            </w:r>
            <w:r>
              <w:rPr>
                <w:noProof/>
                <w:webHidden/>
              </w:rPr>
              <w:instrText xml:space="preserve"> PAGEREF _Toc108609326 \h </w:instrText>
            </w:r>
            <w:r>
              <w:rPr>
                <w:noProof/>
                <w:webHidden/>
              </w:rPr>
            </w:r>
            <w:r>
              <w:rPr>
                <w:noProof/>
                <w:webHidden/>
              </w:rPr>
              <w:fldChar w:fldCharType="separate"/>
            </w:r>
            <w:r w:rsidR="00CC7BDA">
              <w:rPr>
                <w:noProof/>
                <w:webHidden/>
              </w:rPr>
              <w:t>6</w:t>
            </w:r>
            <w:r>
              <w:rPr>
                <w:noProof/>
                <w:webHidden/>
              </w:rPr>
              <w:fldChar w:fldCharType="end"/>
            </w:r>
          </w:hyperlink>
        </w:p>
        <w:p w14:paraId="734DEEFD" w14:textId="457130C7" w:rsidR="006F64F5" w:rsidRDefault="006F64F5">
          <w:pPr>
            <w:pStyle w:val="TOC2"/>
            <w:tabs>
              <w:tab w:val="left" w:pos="880"/>
              <w:tab w:val="right" w:leader="dot" w:pos="9016"/>
            </w:tabs>
            <w:rPr>
              <w:rFonts w:asciiTheme="minorHAnsi" w:eastAsiaTheme="minorEastAsia" w:hAnsiTheme="minorHAnsi"/>
              <w:noProof/>
              <w:sz w:val="22"/>
            </w:rPr>
          </w:pPr>
          <w:hyperlink w:anchor="_Toc108609327" w:history="1">
            <w:r w:rsidRPr="00771B88">
              <w:rPr>
                <w:rStyle w:val="Hyperlink"/>
                <w:noProof/>
              </w:rPr>
              <w:t>2.3</w:t>
            </w:r>
            <w:r>
              <w:rPr>
                <w:rFonts w:asciiTheme="minorHAnsi" w:eastAsiaTheme="minorEastAsia" w:hAnsiTheme="minorHAnsi"/>
                <w:noProof/>
                <w:sz w:val="22"/>
              </w:rPr>
              <w:tab/>
            </w:r>
            <w:r w:rsidRPr="00771B88">
              <w:rPr>
                <w:rStyle w:val="Hyperlink"/>
                <w:noProof/>
              </w:rPr>
              <w:t>Algorithms That Support the Automatic Adventitious Respiratory Sound Analysis</w:t>
            </w:r>
            <w:r>
              <w:rPr>
                <w:noProof/>
                <w:webHidden/>
              </w:rPr>
              <w:tab/>
            </w:r>
            <w:r>
              <w:rPr>
                <w:noProof/>
                <w:webHidden/>
              </w:rPr>
              <w:fldChar w:fldCharType="begin"/>
            </w:r>
            <w:r>
              <w:rPr>
                <w:noProof/>
                <w:webHidden/>
              </w:rPr>
              <w:instrText xml:space="preserve"> PAGEREF _Toc108609327 \h </w:instrText>
            </w:r>
            <w:r>
              <w:rPr>
                <w:noProof/>
                <w:webHidden/>
              </w:rPr>
            </w:r>
            <w:r>
              <w:rPr>
                <w:noProof/>
                <w:webHidden/>
              </w:rPr>
              <w:fldChar w:fldCharType="separate"/>
            </w:r>
            <w:r w:rsidR="00CC7BDA">
              <w:rPr>
                <w:noProof/>
                <w:webHidden/>
              </w:rPr>
              <w:t>6</w:t>
            </w:r>
            <w:r>
              <w:rPr>
                <w:noProof/>
                <w:webHidden/>
              </w:rPr>
              <w:fldChar w:fldCharType="end"/>
            </w:r>
          </w:hyperlink>
        </w:p>
        <w:p w14:paraId="0FD65480" w14:textId="37DBB9D5" w:rsidR="006F64F5" w:rsidRDefault="006F64F5">
          <w:pPr>
            <w:pStyle w:val="TOC3"/>
            <w:tabs>
              <w:tab w:val="left" w:pos="1320"/>
              <w:tab w:val="right" w:leader="dot" w:pos="9016"/>
            </w:tabs>
            <w:rPr>
              <w:rFonts w:asciiTheme="minorHAnsi" w:eastAsiaTheme="minorEastAsia" w:hAnsiTheme="minorHAnsi"/>
              <w:noProof/>
              <w:sz w:val="22"/>
            </w:rPr>
          </w:pPr>
          <w:hyperlink w:anchor="_Toc108609328" w:history="1">
            <w:r w:rsidRPr="00771B88">
              <w:rPr>
                <w:rStyle w:val="Hyperlink"/>
                <w:noProof/>
              </w:rPr>
              <w:t>2.3.1</w:t>
            </w:r>
            <w:r>
              <w:rPr>
                <w:rFonts w:asciiTheme="minorHAnsi" w:eastAsiaTheme="minorEastAsia" w:hAnsiTheme="minorHAnsi"/>
                <w:noProof/>
                <w:sz w:val="22"/>
              </w:rPr>
              <w:tab/>
            </w:r>
            <w:r w:rsidRPr="00771B88">
              <w:rPr>
                <w:rStyle w:val="Hyperlink"/>
                <w:noProof/>
              </w:rPr>
              <w:t>Artificial Neural Network</w:t>
            </w:r>
            <w:r>
              <w:rPr>
                <w:noProof/>
                <w:webHidden/>
              </w:rPr>
              <w:tab/>
            </w:r>
            <w:r>
              <w:rPr>
                <w:noProof/>
                <w:webHidden/>
              </w:rPr>
              <w:fldChar w:fldCharType="begin"/>
            </w:r>
            <w:r>
              <w:rPr>
                <w:noProof/>
                <w:webHidden/>
              </w:rPr>
              <w:instrText xml:space="preserve"> PAGEREF _Toc108609328 \h </w:instrText>
            </w:r>
            <w:r>
              <w:rPr>
                <w:noProof/>
                <w:webHidden/>
              </w:rPr>
            </w:r>
            <w:r>
              <w:rPr>
                <w:noProof/>
                <w:webHidden/>
              </w:rPr>
              <w:fldChar w:fldCharType="separate"/>
            </w:r>
            <w:r w:rsidR="00CC7BDA">
              <w:rPr>
                <w:noProof/>
                <w:webHidden/>
              </w:rPr>
              <w:t>6</w:t>
            </w:r>
            <w:r>
              <w:rPr>
                <w:noProof/>
                <w:webHidden/>
              </w:rPr>
              <w:fldChar w:fldCharType="end"/>
            </w:r>
          </w:hyperlink>
        </w:p>
        <w:p w14:paraId="2C747E41" w14:textId="3737A478" w:rsidR="006F64F5" w:rsidRDefault="006F64F5">
          <w:pPr>
            <w:pStyle w:val="TOC3"/>
            <w:tabs>
              <w:tab w:val="left" w:pos="1320"/>
              <w:tab w:val="right" w:leader="dot" w:pos="9016"/>
            </w:tabs>
            <w:rPr>
              <w:rFonts w:asciiTheme="minorHAnsi" w:eastAsiaTheme="minorEastAsia" w:hAnsiTheme="minorHAnsi"/>
              <w:noProof/>
              <w:sz w:val="22"/>
            </w:rPr>
          </w:pPr>
          <w:hyperlink w:anchor="_Toc108609329" w:history="1">
            <w:r w:rsidRPr="00771B88">
              <w:rPr>
                <w:rStyle w:val="Hyperlink"/>
                <w:noProof/>
              </w:rPr>
              <w:t>2.3.2</w:t>
            </w:r>
            <w:r>
              <w:rPr>
                <w:rFonts w:asciiTheme="minorHAnsi" w:eastAsiaTheme="minorEastAsia" w:hAnsiTheme="minorHAnsi"/>
                <w:noProof/>
                <w:sz w:val="22"/>
              </w:rPr>
              <w:tab/>
            </w:r>
            <w:r w:rsidRPr="00771B88">
              <w:rPr>
                <w:rStyle w:val="Hyperlink"/>
                <w:noProof/>
              </w:rPr>
              <w:t>K-Nearest Neighbor</w:t>
            </w:r>
            <w:r>
              <w:rPr>
                <w:noProof/>
                <w:webHidden/>
              </w:rPr>
              <w:tab/>
            </w:r>
            <w:r>
              <w:rPr>
                <w:noProof/>
                <w:webHidden/>
              </w:rPr>
              <w:fldChar w:fldCharType="begin"/>
            </w:r>
            <w:r>
              <w:rPr>
                <w:noProof/>
                <w:webHidden/>
              </w:rPr>
              <w:instrText xml:space="preserve"> PAGEREF _Toc108609329 \h </w:instrText>
            </w:r>
            <w:r>
              <w:rPr>
                <w:noProof/>
                <w:webHidden/>
              </w:rPr>
            </w:r>
            <w:r>
              <w:rPr>
                <w:noProof/>
                <w:webHidden/>
              </w:rPr>
              <w:fldChar w:fldCharType="separate"/>
            </w:r>
            <w:r w:rsidR="00CC7BDA">
              <w:rPr>
                <w:noProof/>
                <w:webHidden/>
              </w:rPr>
              <w:t>6</w:t>
            </w:r>
            <w:r>
              <w:rPr>
                <w:noProof/>
                <w:webHidden/>
              </w:rPr>
              <w:fldChar w:fldCharType="end"/>
            </w:r>
          </w:hyperlink>
        </w:p>
        <w:p w14:paraId="0C1C4F98" w14:textId="5184F216" w:rsidR="006F64F5" w:rsidRDefault="006F64F5">
          <w:pPr>
            <w:pStyle w:val="TOC2"/>
            <w:tabs>
              <w:tab w:val="left" w:pos="880"/>
              <w:tab w:val="right" w:leader="dot" w:pos="9016"/>
            </w:tabs>
            <w:rPr>
              <w:rFonts w:asciiTheme="minorHAnsi" w:eastAsiaTheme="minorEastAsia" w:hAnsiTheme="minorHAnsi"/>
              <w:noProof/>
              <w:sz w:val="22"/>
            </w:rPr>
          </w:pPr>
          <w:hyperlink w:anchor="_Toc108609330" w:history="1">
            <w:r w:rsidRPr="00771B88">
              <w:rPr>
                <w:rStyle w:val="Hyperlink"/>
                <w:noProof/>
              </w:rPr>
              <w:t>2.4</w:t>
            </w:r>
            <w:r>
              <w:rPr>
                <w:rFonts w:asciiTheme="minorHAnsi" w:eastAsiaTheme="minorEastAsia" w:hAnsiTheme="minorHAnsi"/>
                <w:noProof/>
                <w:sz w:val="22"/>
              </w:rPr>
              <w:tab/>
            </w:r>
            <w:r w:rsidRPr="00771B88">
              <w:rPr>
                <w:rStyle w:val="Hyperlink"/>
                <w:noProof/>
              </w:rPr>
              <w:t>Existing Models Used in The Identification and Classification of Cardiorespiratory Diseases</w:t>
            </w:r>
            <w:r>
              <w:rPr>
                <w:noProof/>
                <w:webHidden/>
              </w:rPr>
              <w:tab/>
            </w:r>
            <w:r>
              <w:rPr>
                <w:noProof/>
                <w:webHidden/>
              </w:rPr>
              <w:fldChar w:fldCharType="begin"/>
            </w:r>
            <w:r>
              <w:rPr>
                <w:noProof/>
                <w:webHidden/>
              </w:rPr>
              <w:instrText xml:space="preserve"> PAGEREF _Toc108609330 \h </w:instrText>
            </w:r>
            <w:r>
              <w:rPr>
                <w:noProof/>
                <w:webHidden/>
              </w:rPr>
            </w:r>
            <w:r>
              <w:rPr>
                <w:noProof/>
                <w:webHidden/>
              </w:rPr>
              <w:fldChar w:fldCharType="separate"/>
            </w:r>
            <w:r w:rsidR="00CC7BDA">
              <w:rPr>
                <w:noProof/>
                <w:webHidden/>
              </w:rPr>
              <w:t>7</w:t>
            </w:r>
            <w:r>
              <w:rPr>
                <w:noProof/>
                <w:webHidden/>
              </w:rPr>
              <w:fldChar w:fldCharType="end"/>
            </w:r>
          </w:hyperlink>
        </w:p>
        <w:p w14:paraId="352634BD" w14:textId="0A973B6F" w:rsidR="006F64F5" w:rsidRDefault="006F64F5">
          <w:pPr>
            <w:pStyle w:val="TOC3"/>
            <w:tabs>
              <w:tab w:val="left" w:pos="1320"/>
              <w:tab w:val="right" w:leader="dot" w:pos="9016"/>
            </w:tabs>
            <w:rPr>
              <w:rFonts w:asciiTheme="minorHAnsi" w:eastAsiaTheme="minorEastAsia" w:hAnsiTheme="minorHAnsi"/>
              <w:noProof/>
              <w:sz w:val="22"/>
            </w:rPr>
          </w:pPr>
          <w:hyperlink w:anchor="_Toc108609331" w:history="1">
            <w:r w:rsidRPr="00771B88">
              <w:rPr>
                <w:rStyle w:val="Hyperlink"/>
                <w:noProof/>
              </w:rPr>
              <w:t>2.4.1</w:t>
            </w:r>
            <w:r>
              <w:rPr>
                <w:rFonts w:asciiTheme="minorHAnsi" w:eastAsiaTheme="minorEastAsia" w:hAnsiTheme="minorHAnsi"/>
                <w:noProof/>
                <w:sz w:val="22"/>
              </w:rPr>
              <w:tab/>
            </w:r>
            <w:r w:rsidRPr="00771B88">
              <w:rPr>
                <w:rStyle w:val="Hyperlink"/>
                <w:noProof/>
              </w:rPr>
              <w:t>An Embedded Classifier of Lung Sounds Based on The Wavelet Packet Transform And ANN</w:t>
            </w:r>
            <w:r>
              <w:rPr>
                <w:noProof/>
                <w:webHidden/>
              </w:rPr>
              <w:tab/>
            </w:r>
            <w:r>
              <w:rPr>
                <w:noProof/>
                <w:webHidden/>
              </w:rPr>
              <w:fldChar w:fldCharType="begin"/>
            </w:r>
            <w:r>
              <w:rPr>
                <w:noProof/>
                <w:webHidden/>
              </w:rPr>
              <w:instrText xml:space="preserve"> PAGEREF _Toc108609331 \h </w:instrText>
            </w:r>
            <w:r>
              <w:rPr>
                <w:noProof/>
                <w:webHidden/>
              </w:rPr>
            </w:r>
            <w:r>
              <w:rPr>
                <w:noProof/>
                <w:webHidden/>
              </w:rPr>
              <w:fldChar w:fldCharType="separate"/>
            </w:r>
            <w:r w:rsidR="00CC7BDA">
              <w:rPr>
                <w:noProof/>
                <w:webHidden/>
              </w:rPr>
              <w:t>7</w:t>
            </w:r>
            <w:r>
              <w:rPr>
                <w:noProof/>
                <w:webHidden/>
              </w:rPr>
              <w:fldChar w:fldCharType="end"/>
            </w:r>
          </w:hyperlink>
        </w:p>
        <w:p w14:paraId="15C20B2F" w14:textId="4E4D20A8" w:rsidR="006F64F5" w:rsidRDefault="006F64F5">
          <w:pPr>
            <w:pStyle w:val="TOC3"/>
            <w:tabs>
              <w:tab w:val="left" w:pos="1320"/>
              <w:tab w:val="right" w:leader="dot" w:pos="9016"/>
            </w:tabs>
            <w:rPr>
              <w:rFonts w:asciiTheme="minorHAnsi" w:eastAsiaTheme="minorEastAsia" w:hAnsiTheme="minorHAnsi"/>
              <w:noProof/>
              <w:sz w:val="22"/>
            </w:rPr>
          </w:pPr>
          <w:hyperlink w:anchor="_Toc108609332" w:history="1">
            <w:r w:rsidRPr="00771B88">
              <w:rPr>
                <w:rStyle w:val="Hyperlink"/>
                <w:noProof/>
              </w:rPr>
              <w:t>2.4.2</w:t>
            </w:r>
            <w:r>
              <w:rPr>
                <w:rFonts w:asciiTheme="minorHAnsi" w:eastAsiaTheme="minorEastAsia" w:hAnsiTheme="minorHAnsi"/>
                <w:noProof/>
                <w:sz w:val="22"/>
              </w:rPr>
              <w:tab/>
            </w:r>
            <w:r w:rsidRPr="00771B88">
              <w:rPr>
                <w:rStyle w:val="Hyperlink"/>
                <w:noProof/>
              </w:rPr>
              <w:t>Analysis of Adventitious Lung Sounds Originating from Pulmonary Tuberculosis</w:t>
            </w:r>
            <w:r>
              <w:rPr>
                <w:noProof/>
                <w:webHidden/>
              </w:rPr>
              <w:tab/>
            </w:r>
            <w:r>
              <w:rPr>
                <w:noProof/>
                <w:webHidden/>
              </w:rPr>
              <w:fldChar w:fldCharType="begin"/>
            </w:r>
            <w:r>
              <w:rPr>
                <w:noProof/>
                <w:webHidden/>
              </w:rPr>
              <w:instrText xml:space="preserve"> PAGEREF _Toc108609332 \h </w:instrText>
            </w:r>
            <w:r>
              <w:rPr>
                <w:noProof/>
                <w:webHidden/>
              </w:rPr>
            </w:r>
            <w:r>
              <w:rPr>
                <w:noProof/>
                <w:webHidden/>
              </w:rPr>
              <w:fldChar w:fldCharType="separate"/>
            </w:r>
            <w:r w:rsidR="00CC7BDA">
              <w:rPr>
                <w:noProof/>
                <w:webHidden/>
              </w:rPr>
              <w:t>7</w:t>
            </w:r>
            <w:r>
              <w:rPr>
                <w:noProof/>
                <w:webHidden/>
              </w:rPr>
              <w:fldChar w:fldCharType="end"/>
            </w:r>
          </w:hyperlink>
        </w:p>
        <w:p w14:paraId="5033B95A" w14:textId="6AEAA9D5" w:rsidR="006F64F5" w:rsidRDefault="006F64F5">
          <w:pPr>
            <w:pStyle w:val="TOC3"/>
            <w:tabs>
              <w:tab w:val="left" w:pos="1320"/>
              <w:tab w:val="right" w:leader="dot" w:pos="9016"/>
            </w:tabs>
            <w:rPr>
              <w:rFonts w:asciiTheme="minorHAnsi" w:eastAsiaTheme="minorEastAsia" w:hAnsiTheme="minorHAnsi"/>
              <w:noProof/>
              <w:sz w:val="22"/>
            </w:rPr>
          </w:pPr>
          <w:hyperlink w:anchor="_Toc108609333" w:history="1">
            <w:r w:rsidRPr="00771B88">
              <w:rPr>
                <w:rStyle w:val="Hyperlink"/>
                <w:noProof/>
              </w:rPr>
              <w:t>2.4.3</w:t>
            </w:r>
            <w:r>
              <w:rPr>
                <w:rFonts w:asciiTheme="minorHAnsi" w:eastAsiaTheme="minorEastAsia" w:hAnsiTheme="minorHAnsi"/>
                <w:noProof/>
                <w:sz w:val="22"/>
              </w:rPr>
              <w:tab/>
            </w:r>
            <w:r w:rsidRPr="00771B88">
              <w:rPr>
                <w:rStyle w:val="Hyperlink"/>
                <w:noProof/>
              </w:rPr>
              <w:t>Classification of Lung Sounds Using Convolutional Neural Networks</w:t>
            </w:r>
            <w:r>
              <w:rPr>
                <w:noProof/>
                <w:webHidden/>
              </w:rPr>
              <w:tab/>
            </w:r>
            <w:r>
              <w:rPr>
                <w:noProof/>
                <w:webHidden/>
              </w:rPr>
              <w:fldChar w:fldCharType="begin"/>
            </w:r>
            <w:r>
              <w:rPr>
                <w:noProof/>
                <w:webHidden/>
              </w:rPr>
              <w:instrText xml:space="preserve"> PAGEREF _Toc108609333 \h </w:instrText>
            </w:r>
            <w:r>
              <w:rPr>
                <w:noProof/>
                <w:webHidden/>
              </w:rPr>
            </w:r>
            <w:r>
              <w:rPr>
                <w:noProof/>
                <w:webHidden/>
              </w:rPr>
              <w:fldChar w:fldCharType="separate"/>
            </w:r>
            <w:r w:rsidR="00CC7BDA">
              <w:rPr>
                <w:noProof/>
                <w:webHidden/>
              </w:rPr>
              <w:t>8</w:t>
            </w:r>
            <w:r>
              <w:rPr>
                <w:noProof/>
                <w:webHidden/>
              </w:rPr>
              <w:fldChar w:fldCharType="end"/>
            </w:r>
          </w:hyperlink>
        </w:p>
        <w:p w14:paraId="6B5AA322" w14:textId="6BA54988" w:rsidR="006F64F5" w:rsidRDefault="006F64F5">
          <w:pPr>
            <w:pStyle w:val="TOC2"/>
            <w:tabs>
              <w:tab w:val="left" w:pos="880"/>
              <w:tab w:val="right" w:leader="dot" w:pos="9016"/>
            </w:tabs>
            <w:rPr>
              <w:rFonts w:asciiTheme="minorHAnsi" w:eastAsiaTheme="minorEastAsia" w:hAnsiTheme="minorHAnsi"/>
              <w:noProof/>
              <w:sz w:val="22"/>
            </w:rPr>
          </w:pPr>
          <w:hyperlink w:anchor="_Toc108609334" w:history="1">
            <w:r w:rsidRPr="00771B88">
              <w:rPr>
                <w:rStyle w:val="Hyperlink"/>
                <w:noProof/>
              </w:rPr>
              <w:t>2.5</w:t>
            </w:r>
            <w:r>
              <w:rPr>
                <w:rFonts w:asciiTheme="minorHAnsi" w:eastAsiaTheme="minorEastAsia" w:hAnsiTheme="minorHAnsi"/>
                <w:noProof/>
                <w:sz w:val="22"/>
              </w:rPr>
              <w:tab/>
            </w:r>
            <w:r w:rsidRPr="00771B88">
              <w:rPr>
                <w:rStyle w:val="Hyperlink"/>
                <w:noProof/>
              </w:rPr>
              <w:t>Conceptual Framework</w:t>
            </w:r>
            <w:r>
              <w:rPr>
                <w:noProof/>
                <w:webHidden/>
              </w:rPr>
              <w:tab/>
            </w:r>
            <w:r>
              <w:rPr>
                <w:noProof/>
                <w:webHidden/>
              </w:rPr>
              <w:fldChar w:fldCharType="begin"/>
            </w:r>
            <w:r>
              <w:rPr>
                <w:noProof/>
                <w:webHidden/>
              </w:rPr>
              <w:instrText xml:space="preserve"> PAGEREF _Toc108609334 \h </w:instrText>
            </w:r>
            <w:r>
              <w:rPr>
                <w:noProof/>
                <w:webHidden/>
              </w:rPr>
            </w:r>
            <w:r>
              <w:rPr>
                <w:noProof/>
                <w:webHidden/>
              </w:rPr>
              <w:fldChar w:fldCharType="separate"/>
            </w:r>
            <w:r w:rsidR="00CC7BDA">
              <w:rPr>
                <w:noProof/>
                <w:webHidden/>
              </w:rPr>
              <w:t>8</w:t>
            </w:r>
            <w:r>
              <w:rPr>
                <w:noProof/>
                <w:webHidden/>
              </w:rPr>
              <w:fldChar w:fldCharType="end"/>
            </w:r>
          </w:hyperlink>
        </w:p>
        <w:p w14:paraId="0F314FB5" w14:textId="6A7301BA" w:rsidR="006F64F5" w:rsidRDefault="006F64F5">
          <w:pPr>
            <w:pStyle w:val="TOC1"/>
            <w:tabs>
              <w:tab w:val="left" w:pos="1320"/>
              <w:tab w:val="right" w:leader="dot" w:pos="9016"/>
            </w:tabs>
            <w:rPr>
              <w:rFonts w:asciiTheme="minorHAnsi" w:eastAsiaTheme="minorEastAsia" w:hAnsiTheme="minorHAnsi"/>
              <w:noProof/>
              <w:sz w:val="22"/>
            </w:rPr>
          </w:pPr>
          <w:hyperlink w:anchor="_Toc108609335" w:history="1">
            <w:r w:rsidRPr="00771B88">
              <w:rPr>
                <w:rStyle w:val="Hyperlink"/>
                <w:noProof/>
              </w:rPr>
              <w:t>Chapter 3:</w:t>
            </w:r>
            <w:r>
              <w:rPr>
                <w:rFonts w:asciiTheme="minorHAnsi" w:eastAsiaTheme="minorEastAsia" w:hAnsiTheme="minorHAnsi"/>
                <w:noProof/>
                <w:sz w:val="22"/>
              </w:rPr>
              <w:tab/>
            </w:r>
            <w:r w:rsidRPr="00771B88">
              <w:rPr>
                <w:rStyle w:val="Hyperlink"/>
                <w:noProof/>
              </w:rPr>
              <w:t>Methodology</w:t>
            </w:r>
            <w:r>
              <w:rPr>
                <w:noProof/>
                <w:webHidden/>
              </w:rPr>
              <w:tab/>
            </w:r>
            <w:r>
              <w:rPr>
                <w:noProof/>
                <w:webHidden/>
              </w:rPr>
              <w:fldChar w:fldCharType="begin"/>
            </w:r>
            <w:r>
              <w:rPr>
                <w:noProof/>
                <w:webHidden/>
              </w:rPr>
              <w:instrText xml:space="preserve"> PAGEREF _Toc108609335 \h </w:instrText>
            </w:r>
            <w:r>
              <w:rPr>
                <w:noProof/>
                <w:webHidden/>
              </w:rPr>
            </w:r>
            <w:r>
              <w:rPr>
                <w:noProof/>
                <w:webHidden/>
              </w:rPr>
              <w:fldChar w:fldCharType="separate"/>
            </w:r>
            <w:r w:rsidR="00CC7BDA">
              <w:rPr>
                <w:noProof/>
                <w:webHidden/>
              </w:rPr>
              <w:t>10</w:t>
            </w:r>
            <w:r>
              <w:rPr>
                <w:noProof/>
                <w:webHidden/>
              </w:rPr>
              <w:fldChar w:fldCharType="end"/>
            </w:r>
          </w:hyperlink>
        </w:p>
        <w:p w14:paraId="71CB8C12" w14:textId="44E9EC51" w:rsidR="006F64F5" w:rsidRDefault="006F64F5">
          <w:pPr>
            <w:pStyle w:val="TOC2"/>
            <w:tabs>
              <w:tab w:val="left" w:pos="880"/>
              <w:tab w:val="right" w:leader="dot" w:pos="9016"/>
            </w:tabs>
            <w:rPr>
              <w:rFonts w:asciiTheme="minorHAnsi" w:eastAsiaTheme="minorEastAsia" w:hAnsiTheme="minorHAnsi"/>
              <w:noProof/>
              <w:sz w:val="22"/>
            </w:rPr>
          </w:pPr>
          <w:hyperlink w:anchor="_Toc108609336" w:history="1">
            <w:r w:rsidRPr="00771B88">
              <w:rPr>
                <w:rStyle w:val="Hyperlink"/>
                <w:noProof/>
              </w:rPr>
              <w:t>3.1</w:t>
            </w:r>
            <w:r>
              <w:rPr>
                <w:rFonts w:asciiTheme="minorHAnsi" w:eastAsiaTheme="minorEastAsia" w:hAnsiTheme="minorHAnsi"/>
                <w:noProof/>
                <w:sz w:val="22"/>
              </w:rPr>
              <w:tab/>
            </w:r>
            <w:r w:rsidRPr="00771B88">
              <w:rPr>
                <w:rStyle w:val="Hyperlink"/>
                <w:noProof/>
              </w:rPr>
              <w:t>Introduction</w:t>
            </w:r>
            <w:r>
              <w:rPr>
                <w:noProof/>
                <w:webHidden/>
              </w:rPr>
              <w:tab/>
            </w:r>
            <w:r>
              <w:rPr>
                <w:noProof/>
                <w:webHidden/>
              </w:rPr>
              <w:fldChar w:fldCharType="begin"/>
            </w:r>
            <w:r>
              <w:rPr>
                <w:noProof/>
                <w:webHidden/>
              </w:rPr>
              <w:instrText xml:space="preserve"> PAGEREF _Toc108609336 \h </w:instrText>
            </w:r>
            <w:r>
              <w:rPr>
                <w:noProof/>
                <w:webHidden/>
              </w:rPr>
            </w:r>
            <w:r>
              <w:rPr>
                <w:noProof/>
                <w:webHidden/>
              </w:rPr>
              <w:fldChar w:fldCharType="separate"/>
            </w:r>
            <w:r w:rsidR="00CC7BDA">
              <w:rPr>
                <w:noProof/>
                <w:webHidden/>
              </w:rPr>
              <w:t>10</w:t>
            </w:r>
            <w:r>
              <w:rPr>
                <w:noProof/>
                <w:webHidden/>
              </w:rPr>
              <w:fldChar w:fldCharType="end"/>
            </w:r>
          </w:hyperlink>
        </w:p>
        <w:p w14:paraId="28C98D05" w14:textId="0D068736" w:rsidR="006F64F5" w:rsidRDefault="006F64F5">
          <w:pPr>
            <w:pStyle w:val="TOC2"/>
            <w:tabs>
              <w:tab w:val="left" w:pos="880"/>
              <w:tab w:val="right" w:leader="dot" w:pos="9016"/>
            </w:tabs>
            <w:rPr>
              <w:rFonts w:asciiTheme="minorHAnsi" w:eastAsiaTheme="minorEastAsia" w:hAnsiTheme="minorHAnsi"/>
              <w:noProof/>
              <w:sz w:val="22"/>
            </w:rPr>
          </w:pPr>
          <w:hyperlink w:anchor="_Toc108609337" w:history="1">
            <w:r w:rsidRPr="00771B88">
              <w:rPr>
                <w:rStyle w:val="Hyperlink"/>
                <w:noProof/>
              </w:rPr>
              <w:t>3.2</w:t>
            </w:r>
            <w:r>
              <w:rPr>
                <w:rFonts w:asciiTheme="minorHAnsi" w:eastAsiaTheme="minorEastAsia" w:hAnsiTheme="minorHAnsi"/>
                <w:noProof/>
                <w:sz w:val="22"/>
              </w:rPr>
              <w:tab/>
            </w:r>
            <w:r w:rsidRPr="00771B88">
              <w:rPr>
                <w:rStyle w:val="Hyperlink"/>
                <w:noProof/>
              </w:rPr>
              <w:t>Applied Methodology</w:t>
            </w:r>
            <w:r>
              <w:rPr>
                <w:noProof/>
                <w:webHidden/>
              </w:rPr>
              <w:tab/>
            </w:r>
            <w:r>
              <w:rPr>
                <w:noProof/>
                <w:webHidden/>
              </w:rPr>
              <w:fldChar w:fldCharType="begin"/>
            </w:r>
            <w:r>
              <w:rPr>
                <w:noProof/>
                <w:webHidden/>
              </w:rPr>
              <w:instrText xml:space="preserve"> PAGEREF _Toc108609337 \h </w:instrText>
            </w:r>
            <w:r>
              <w:rPr>
                <w:noProof/>
                <w:webHidden/>
              </w:rPr>
            </w:r>
            <w:r>
              <w:rPr>
                <w:noProof/>
                <w:webHidden/>
              </w:rPr>
              <w:fldChar w:fldCharType="separate"/>
            </w:r>
            <w:r w:rsidR="00CC7BDA">
              <w:rPr>
                <w:noProof/>
                <w:webHidden/>
              </w:rPr>
              <w:t>10</w:t>
            </w:r>
            <w:r>
              <w:rPr>
                <w:noProof/>
                <w:webHidden/>
              </w:rPr>
              <w:fldChar w:fldCharType="end"/>
            </w:r>
          </w:hyperlink>
        </w:p>
        <w:p w14:paraId="5733C3AB" w14:textId="4FC42346" w:rsidR="006F64F5" w:rsidRDefault="006F64F5">
          <w:pPr>
            <w:pStyle w:val="TOC3"/>
            <w:tabs>
              <w:tab w:val="left" w:pos="1320"/>
              <w:tab w:val="right" w:leader="dot" w:pos="9016"/>
            </w:tabs>
            <w:rPr>
              <w:rFonts w:asciiTheme="minorHAnsi" w:eastAsiaTheme="minorEastAsia" w:hAnsiTheme="minorHAnsi"/>
              <w:noProof/>
              <w:sz w:val="22"/>
            </w:rPr>
          </w:pPr>
          <w:hyperlink w:anchor="_Toc108609338" w:history="1">
            <w:r w:rsidRPr="00771B88">
              <w:rPr>
                <w:rStyle w:val="Hyperlink"/>
                <w:noProof/>
              </w:rPr>
              <w:t>3.2.1</w:t>
            </w:r>
            <w:r>
              <w:rPr>
                <w:rFonts w:asciiTheme="minorHAnsi" w:eastAsiaTheme="minorEastAsia" w:hAnsiTheme="minorHAnsi"/>
                <w:noProof/>
                <w:sz w:val="22"/>
              </w:rPr>
              <w:tab/>
            </w:r>
            <w:r w:rsidRPr="00771B88">
              <w:rPr>
                <w:rStyle w:val="Hyperlink"/>
                <w:noProof/>
              </w:rPr>
              <w:t>Empathize</w:t>
            </w:r>
            <w:r>
              <w:rPr>
                <w:noProof/>
                <w:webHidden/>
              </w:rPr>
              <w:tab/>
            </w:r>
            <w:r>
              <w:rPr>
                <w:noProof/>
                <w:webHidden/>
              </w:rPr>
              <w:fldChar w:fldCharType="begin"/>
            </w:r>
            <w:r>
              <w:rPr>
                <w:noProof/>
                <w:webHidden/>
              </w:rPr>
              <w:instrText xml:space="preserve"> PAGEREF _Toc108609338 \h </w:instrText>
            </w:r>
            <w:r>
              <w:rPr>
                <w:noProof/>
                <w:webHidden/>
              </w:rPr>
            </w:r>
            <w:r>
              <w:rPr>
                <w:noProof/>
                <w:webHidden/>
              </w:rPr>
              <w:fldChar w:fldCharType="separate"/>
            </w:r>
            <w:r w:rsidR="00CC7BDA">
              <w:rPr>
                <w:noProof/>
                <w:webHidden/>
              </w:rPr>
              <w:t>10</w:t>
            </w:r>
            <w:r>
              <w:rPr>
                <w:noProof/>
                <w:webHidden/>
              </w:rPr>
              <w:fldChar w:fldCharType="end"/>
            </w:r>
          </w:hyperlink>
        </w:p>
        <w:p w14:paraId="77E66291" w14:textId="763B1443" w:rsidR="006F64F5" w:rsidRDefault="006F64F5">
          <w:pPr>
            <w:pStyle w:val="TOC3"/>
            <w:tabs>
              <w:tab w:val="left" w:pos="1320"/>
              <w:tab w:val="right" w:leader="dot" w:pos="9016"/>
            </w:tabs>
            <w:rPr>
              <w:rFonts w:asciiTheme="minorHAnsi" w:eastAsiaTheme="minorEastAsia" w:hAnsiTheme="minorHAnsi"/>
              <w:noProof/>
              <w:sz w:val="22"/>
            </w:rPr>
          </w:pPr>
          <w:hyperlink w:anchor="_Toc108609339" w:history="1">
            <w:r w:rsidRPr="00771B88">
              <w:rPr>
                <w:rStyle w:val="Hyperlink"/>
                <w:noProof/>
              </w:rPr>
              <w:t>3.2.2</w:t>
            </w:r>
            <w:r>
              <w:rPr>
                <w:rFonts w:asciiTheme="minorHAnsi" w:eastAsiaTheme="minorEastAsia" w:hAnsiTheme="minorHAnsi"/>
                <w:noProof/>
                <w:sz w:val="22"/>
              </w:rPr>
              <w:tab/>
            </w:r>
            <w:r w:rsidRPr="00771B88">
              <w:rPr>
                <w:rStyle w:val="Hyperlink"/>
                <w:noProof/>
              </w:rPr>
              <w:t>Define</w:t>
            </w:r>
            <w:r>
              <w:rPr>
                <w:noProof/>
                <w:webHidden/>
              </w:rPr>
              <w:tab/>
            </w:r>
            <w:r>
              <w:rPr>
                <w:noProof/>
                <w:webHidden/>
              </w:rPr>
              <w:fldChar w:fldCharType="begin"/>
            </w:r>
            <w:r>
              <w:rPr>
                <w:noProof/>
                <w:webHidden/>
              </w:rPr>
              <w:instrText xml:space="preserve"> PAGEREF _Toc108609339 \h </w:instrText>
            </w:r>
            <w:r>
              <w:rPr>
                <w:noProof/>
                <w:webHidden/>
              </w:rPr>
            </w:r>
            <w:r>
              <w:rPr>
                <w:noProof/>
                <w:webHidden/>
              </w:rPr>
              <w:fldChar w:fldCharType="separate"/>
            </w:r>
            <w:r w:rsidR="00CC7BDA">
              <w:rPr>
                <w:noProof/>
                <w:webHidden/>
              </w:rPr>
              <w:t>11</w:t>
            </w:r>
            <w:r>
              <w:rPr>
                <w:noProof/>
                <w:webHidden/>
              </w:rPr>
              <w:fldChar w:fldCharType="end"/>
            </w:r>
          </w:hyperlink>
        </w:p>
        <w:p w14:paraId="5C6040A5" w14:textId="3809CB86" w:rsidR="006F64F5" w:rsidRDefault="006F64F5">
          <w:pPr>
            <w:pStyle w:val="TOC3"/>
            <w:tabs>
              <w:tab w:val="left" w:pos="1320"/>
              <w:tab w:val="right" w:leader="dot" w:pos="9016"/>
            </w:tabs>
            <w:rPr>
              <w:rFonts w:asciiTheme="minorHAnsi" w:eastAsiaTheme="minorEastAsia" w:hAnsiTheme="minorHAnsi"/>
              <w:noProof/>
              <w:sz w:val="22"/>
            </w:rPr>
          </w:pPr>
          <w:hyperlink w:anchor="_Toc108609340" w:history="1">
            <w:r w:rsidRPr="00771B88">
              <w:rPr>
                <w:rStyle w:val="Hyperlink"/>
                <w:noProof/>
              </w:rPr>
              <w:t>3.2.3</w:t>
            </w:r>
            <w:r>
              <w:rPr>
                <w:rFonts w:asciiTheme="minorHAnsi" w:eastAsiaTheme="minorEastAsia" w:hAnsiTheme="minorHAnsi"/>
                <w:noProof/>
                <w:sz w:val="22"/>
              </w:rPr>
              <w:tab/>
            </w:r>
            <w:r w:rsidRPr="00771B88">
              <w:rPr>
                <w:rStyle w:val="Hyperlink"/>
                <w:noProof/>
              </w:rPr>
              <w:t>Ideate</w:t>
            </w:r>
            <w:r>
              <w:rPr>
                <w:noProof/>
                <w:webHidden/>
              </w:rPr>
              <w:tab/>
            </w:r>
            <w:r>
              <w:rPr>
                <w:noProof/>
                <w:webHidden/>
              </w:rPr>
              <w:fldChar w:fldCharType="begin"/>
            </w:r>
            <w:r>
              <w:rPr>
                <w:noProof/>
                <w:webHidden/>
              </w:rPr>
              <w:instrText xml:space="preserve"> PAGEREF _Toc108609340 \h </w:instrText>
            </w:r>
            <w:r>
              <w:rPr>
                <w:noProof/>
                <w:webHidden/>
              </w:rPr>
            </w:r>
            <w:r>
              <w:rPr>
                <w:noProof/>
                <w:webHidden/>
              </w:rPr>
              <w:fldChar w:fldCharType="separate"/>
            </w:r>
            <w:r w:rsidR="00CC7BDA">
              <w:rPr>
                <w:noProof/>
                <w:webHidden/>
              </w:rPr>
              <w:t>11</w:t>
            </w:r>
            <w:r>
              <w:rPr>
                <w:noProof/>
                <w:webHidden/>
              </w:rPr>
              <w:fldChar w:fldCharType="end"/>
            </w:r>
          </w:hyperlink>
        </w:p>
        <w:p w14:paraId="739CF066" w14:textId="0673D617" w:rsidR="006F64F5" w:rsidRDefault="006F64F5">
          <w:pPr>
            <w:pStyle w:val="TOC3"/>
            <w:tabs>
              <w:tab w:val="left" w:pos="1320"/>
              <w:tab w:val="right" w:leader="dot" w:pos="9016"/>
            </w:tabs>
            <w:rPr>
              <w:rFonts w:asciiTheme="minorHAnsi" w:eastAsiaTheme="minorEastAsia" w:hAnsiTheme="minorHAnsi"/>
              <w:noProof/>
              <w:sz w:val="22"/>
            </w:rPr>
          </w:pPr>
          <w:hyperlink w:anchor="_Toc108609341" w:history="1">
            <w:r w:rsidRPr="00771B88">
              <w:rPr>
                <w:rStyle w:val="Hyperlink"/>
                <w:noProof/>
              </w:rPr>
              <w:t>3.2.4</w:t>
            </w:r>
            <w:r>
              <w:rPr>
                <w:rFonts w:asciiTheme="minorHAnsi" w:eastAsiaTheme="minorEastAsia" w:hAnsiTheme="minorHAnsi"/>
                <w:noProof/>
                <w:sz w:val="22"/>
              </w:rPr>
              <w:tab/>
            </w:r>
            <w:r w:rsidRPr="00771B88">
              <w:rPr>
                <w:rStyle w:val="Hyperlink"/>
                <w:noProof/>
              </w:rPr>
              <w:t>Prototype</w:t>
            </w:r>
            <w:r>
              <w:rPr>
                <w:noProof/>
                <w:webHidden/>
              </w:rPr>
              <w:tab/>
            </w:r>
            <w:r>
              <w:rPr>
                <w:noProof/>
                <w:webHidden/>
              </w:rPr>
              <w:fldChar w:fldCharType="begin"/>
            </w:r>
            <w:r>
              <w:rPr>
                <w:noProof/>
                <w:webHidden/>
              </w:rPr>
              <w:instrText xml:space="preserve"> PAGEREF _Toc108609341 \h </w:instrText>
            </w:r>
            <w:r>
              <w:rPr>
                <w:noProof/>
                <w:webHidden/>
              </w:rPr>
            </w:r>
            <w:r>
              <w:rPr>
                <w:noProof/>
                <w:webHidden/>
              </w:rPr>
              <w:fldChar w:fldCharType="separate"/>
            </w:r>
            <w:r w:rsidR="00CC7BDA">
              <w:rPr>
                <w:noProof/>
                <w:webHidden/>
              </w:rPr>
              <w:t>11</w:t>
            </w:r>
            <w:r>
              <w:rPr>
                <w:noProof/>
                <w:webHidden/>
              </w:rPr>
              <w:fldChar w:fldCharType="end"/>
            </w:r>
          </w:hyperlink>
        </w:p>
        <w:p w14:paraId="66BF7FEC" w14:textId="1664E973" w:rsidR="006F64F5" w:rsidRDefault="006F64F5">
          <w:pPr>
            <w:pStyle w:val="TOC3"/>
            <w:tabs>
              <w:tab w:val="left" w:pos="1320"/>
              <w:tab w:val="right" w:leader="dot" w:pos="9016"/>
            </w:tabs>
            <w:rPr>
              <w:rFonts w:asciiTheme="minorHAnsi" w:eastAsiaTheme="minorEastAsia" w:hAnsiTheme="minorHAnsi"/>
              <w:noProof/>
              <w:sz w:val="22"/>
            </w:rPr>
          </w:pPr>
          <w:hyperlink w:anchor="_Toc108609342" w:history="1">
            <w:r w:rsidRPr="00771B88">
              <w:rPr>
                <w:rStyle w:val="Hyperlink"/>
                <w:noProof/>
              </w:rPr>
              <w:t>3.2.5</w:t>
            </w:r>
            <w:r>
              <w:rPr>
                <w:rFonts w:asciiTheme="minorHAnsi" w:eastAsiaTheme="minorEastAsia" w:hAnsiTheme="minorHAnsi"/>
                <w:noProof/>
                <w:sz w:val="22"/>
              </w:rPr>
              <w:tab/>
            </w:r>
            <w:r w:rsidRPr="00771B88">
              <w:rPr>
                <w:rStyle w:val="Hyperlink"/>
                <w:noProof/>
              </w:rPr>
              <w:t>Test</w:t>
            </w:r>
            <w:r>
              <w:rPr>
                <w:noProof/>
                <w:webHidden/>
              </w:rPr>
              <w:tab/>
            </w:r>
            <w:r>
              <w:rPr>
                <w:noProof/>
                <w:webHidden/>
              </w:rPr>
              <w:fldChar w:fldCharType="begin"/>
            </w:r>
            <w:r>
              <w:rPr>
                <w:noProof/>
                <w:webHidden/>
              </w:rPr>
              <w:instrText xml:space="preserve"> PAGEREF _Toc108609342 \h </w:instrText>
            </w:r>
            <w:r>
              <w:rPr>
                <w:noProof/>
                <w:webHidden/>
              </w:rPr>
            </w:r>
            <w:r>
              <w:rPr>
                <w:noProof/>
                <w:webHidden/>
              </w:rPr>
              <w:fldChar w:fldCharType="separate"/>
            </w:r>
            <w:r w:rsidR="00CC7BDA">
              <w:rPr>
                <w:noProof/>
                <w:webHidden/>
              </w:rPr>
              <w:t>11</w:t>
            </w:r>
            <w:r>
              <w:rPr>
                <w:noProof/>
                <w:webHidden/>
              </w:rPr>
              <w:fldChar w:fldCharType="end"/>
            </w:r>
          </w:hyperlink>
        </w:p>
        <w:p w14:paraId="5B9B7F23" w14:textId="53B8C763" w:rsidR="006F64F5" w:rsidRDefault="006F64F5">
          <w:pPr>
            <w:pStyle w:val="TOC2"/>
            <w:tabs>
              <w:tab w:val="left" w:pos="880"/>
              <w:tab w:val="right" w:leader="dot" w:pos="9016"/>
            </w:tabs>
            <w:rPr>
              <w:rFonts w:asciiTheme="minorHAnsi" w:eastAsiaTheme="minorEastAsia" w:hAnsiTheme="minorHAnsi"/>
              <w:noProof/>
              <w:sz w:val="22"/>
            </w:rPr>
          </w:pPr>
          <w:hyperlink w:anchor="_Toc108609343" w:history="1">
            <w:r w:rsidRPr="00771B88">
              <w:rPr>
                <w:rStyle w:val="Hyperlink"/>
                <w:noProof/>
              </w:rPr>
              <w:t>3.3</w:t>
            </w:r>
            <w:r>
              <w:rPr>
                <w:rFonts w:asciiTheme="minorHAnsi" w:eastAsiaTheme="minorEastAsia" w:hAnsiTheme="minorHAnsi"/>
                <w:noProof/>
                <w:sz w:val="22"/>
              </w:rPr>
              <w:tab/>
            </w:r>
            <w:r w:rsidRPr="00771B88">
              <w:rPr>
                <w:rStyle w:val="Hyperlink"/>
                <w:noProof/>
              </w:rPr>
              <w:t>System Analysis</w:t>
            </w:r>
            <w:r>
              <w:rPr>
                <w:noProof/>
                <w:webHidden/>
              </w:rPr>
              <w:tab/>
            </w:r>
            <w:r>
              <w:rPr>
                <w:noProof/>
                <w:webHidden/>
              </w:rPr>
              <w:fldChar w:fldCharType="begin"/>
            </w:r>
            <w:r>
              <w:rPr>
                <w:noProof/>
                <w:webHidden/>
              </w:rPr>
              <w:instrText xml:space="preserve"> PAGEREF _Toc108609343 \h </w:instrText>
            </w:r>
            <w:r>
              <w:rPr>
                <w:noProof/>
                <w:webHidden/>
              </w:rPr>
            </w:r>
            <w:r>
              <w:rPr>
                <w:noProof/>
                <w:webHidden/>
              </w:rPr>
              <w:fldChar w:fldCharType="separate"/>
            </w:r>
            <w:r w:rsidR="00CC7BDA">
              <w:rPr>
                <w:noProof/>
                <w:webHidden/>
              </w:rPr>
              <w:t>12</w:t>
            </w:r>
            <w:r>
              <w:rPr>
                <w:noProof/>
                <w:webHidden/>
              </w:rPr>
              <w:fldChar w:fldCharType="end"/>
            </w:r>
          </w:hyperlink>
        </w:p>
        <w:p w14:paraId="77694BF6" w14:textId="30CEBB87" w:rsidR="006F64F5" w:rsidRDefault="006F64F5">
          <w:pPr>
            <w:pStyle w:val="TOC3"/>
            <w:tabs>
              <w:tab w:val="left" w:pos="1320"/>
              <w:tab w:val="right" w:leader="dot" w:pos="9016"/>
            </w:tabs>
            <w:rPr>
              <w:rFonts w:asciiTheme="minorHAnsi" w:eastAsiaTheme="minorEastAsia" w:hAnsiTheme="minorHAnsi"/>
              <w:noProof/>
              <w:sz w:val="22"/>
            </w:rPr>
          </w:pPr>
          <w:hyperlink w:anchor="_Toc108609344" w:history="1">
            <w:r w:rsidRPr="00771B88">
              <w:rPr>
                <w:rStyle w:val="Hyperlink"/>
                <w:noProof/>
              </w:rPr>
              <w:t>3.3.1</w:t>
            </w:r>
            <w:r>
              <w:rPr>
                <w:rFonts w:asciiTheme="minorHAnsi" w:eastAsiaTheme="minorEastAsia" w:hAnsiTheme="minorHAnsi"/>
                <w:noProof/>
                <w:sz w:val="22"/>
              </w:rPr>
              <w:tab/>
            </w:r>
            <w:r w:rsidRPr="00771B88">
              <w:rPr>
                <w:rStyle w:val="Hyperlink"/>
                <w:noProof/>
              </w:rPr>
              <w:t>Approach to Design and Development</w:t>
            </w:r>
            <w:r>
              <w:rPr>
                <w:noProof/>
                <w:webHidden/>
              </w:rPr>
              <w:tab/>
            </w:r>
            <w:r>
              <w:rPr>
                <w:noProof/>
                <w:webHidden/>
              </w:rPr>
              <w:fldChar w:fldCharType="begin"/>
            </w:r>
            <w:r>
              <w:rPr>
                <w:noProof/>
                <w:webHidden/>
              </w:rPr>
              <w:instrText xml:space="preserve"> PAGEREF _Toc108609344 \h </w:instrText>
            </w:r>
            <w:r>
              <w:rPr>
                <w:noProof/>
                <w:webHidden/>
              </w:rPr>
            </w:r>
            <w:r>
              <w:rPr>
                <w:noProof/>
                <w:webHidden/>
              </w:rPr>
              <w:fldChar w:fldCharType="separate"/>
            </w:r>
            <w:r w:rsidR="00CC7BDA">
              <w:rPr>
                <w:noProof/>
                <w:webHidden/>
              </w:rPr>
              <w:t>12</w:t>
            </w:r>
            <w:r>
              <w:rPr>
                <w:noProof/>
                <w:webHidden/>
              </w:rPr>
              <w:fldChar w:fldCharType="end"/>
            </w:r>
          </w:hyperlink>
        </w:p>
        <w:p w14:paraId="1D940BF0" w14:textId="51DEFC92" w:rsidR="006F64F5" w:rsidRDefault="006F64F5">
          <w:pPr>
            <w:pStyle w:val="TOC3"/>
            <w:tabs>
              <w:tab w:val="left" w:pos="1320"/>
              <w:tab w:val="right" w:leader="dot" w:pos="9016"/>
            </w:tabs>
            <w:rPr>
              <w:rFonts w:asciiTheme="minorHAnsi" w:eastAsiaTheme="minorEastAsia" w:hAnsiTheme="minorHAnsi"/>
              <w:noProof/>
              <w:sz w:val="22"/>
            </w:rPr>
          </w:pPr>
          <w:hyperlink w:anchor="_Toc108609345" w:history="1">
            <w:r w:rsidRPr="00771B88">
              <w:rPr>
                <w:rStyle w:val="Hyperlink"/>
                <w:noProof/>
              </w:rPr>
              <w:t>3.3.2</w:t>
            </w:r>
            <w:r>
              <w:rPr>
                <w:rFonts w:asciiTheme="minorHAnsi" w:eastAsiaTheme="minorEastAsia" w:hAnsiTheme="minorHAnsi"/>
                <w:noProof/>
                <w:sz w:val="22"/>
              </w:rPr>
              <w:tab/>
            </w:r>
            <w:r w:rsidRPr="00771B88">
              <w:rPr>
                <w:rStyle w:val="Hyperlink"/>
                <w:noProof/>
              </w:rPr>
              <w:t>Use-Case Diagram</w:t>
            </w:r>
            <w:r>
              <w:rPr>
                <w:noProof/>
                <w:webHidden/>
              </w:rPr>
              <w:tab/>
            </w:r>
            <w:r>
              <w:rPr>
                <w:noProof/>
                <w:webHidden/>
              </w:rPr>
              <w:fldChar w:fldCharType="begin"/>
            </w:r>
            <w:r>
              <w:rPr>
                <w:noProof/>
                <w:webHidden/>
              </w:rPr>
              <w:instrText xml:space="preserve"> PAGEREF _Toc108609345 \h </w:instrText>
            </w:r>
            <w:r>
              <w:rPr>
                <w:noProof/>
                <w:webHidden/>
              </w:rPr>
            </w:r>
            <w:r>
              <w:rPr>
                <w:noProof/>
                <w:webHidden/>
              </w:rPr>
              <w:fldChar w:fldCharType="separate"/>
            </w:r>
            <w:r w:rsidR="00CC7BDA">
              <w:rPr>
                <w:noProof/>
                <w:webHidden/>
              </w:rPr>
              <w:t>12</w:t>
            </w:r>
            <w:r>
              <w:rPr>
                <w:noProof/>
                <w:webHidden/>
              </w:rPr>
              <w:fldChar w:fldCharType="end"/>
            </w:r>
          </w:hyperlink>
        </w:p>
        <w:p w14:paraId="539ABB7F" w14:textId="0E6A8AAB" w:rsidR="006F64F5" w:rsidRDefault="006F64F5">
          <w:pPr>
            <w:pStyle w:val="TOC3"/>
            <w:tabs>
              <w:tab w:val="left" w:pos="1320"/>
              <w:tab w:val="right" w:leader="dot" w:pos="9016"/>
            </w:tabs>
            <w:rPr>
              <w:rFonts w:asciiTheme="minorHAnsi" w:eastAsiaTheme="minorEastAsia" w:hAnsiTheme="minorHAnsi"/>
              <w:noProof/>
              <w:sz w:val="22"/>
            </w:rPr>
          </w:pPr>
          <w:hyperlink w:anchor="_Toc108609346" w:history="1">
            <w:r w:rsidRPr="00771B88">
              <w:rPr>
                <w:rStyle w:val="Hyperlink"/>
                <w:noProof/>
              </w:rPr>
              <w:t>3.3.3</w:t>
            </w:r>
            <w:r>
              <w:rPr>
                <w:rFonts w:asciiTheme="minorHAnsi" w:eastAsiaTheme="minorEastAsia" w:hAnsiTheme="minorHAnsi"/>
                <w:noProof/>
                <w:sz w:val="22"/>
              </w:rPr>
              <w:tab/>
            </w:r>
            <w:r w:rsidRPr="00771B88">
              <w:rPr>
                <w:rStyle w:val="Hyperlink"/>
                <w:noProof/>
              </w:rPr>
              <w:t>Sequence Diagram</w:t>
            </w:r>
            <w:r>
              <w:rPr>
                <w:noProof/>
                <w:webHidden/>
              </w:rPr>
              <w:tab/>
            </w:r>
            <w:r>
              <w:rPr>
                <w:noProof/>
                <w:webHidden/>
              </w:rPr>
              <w:fldChar w:fldCharType="begin"/>
            </w:r>
            <w:r>
              <w:rPr>
                <w:noProof/>
                <w:webHidden/>
              </w:rPr>
              <w:instrText xml:space="preserve"> PAGEREF _Toc108609346 \h </w:instrText>
            </w:r>
            <w:r>
              <w:rPr>
                <w:noProof/>
                <w:webHidden/>
              </w:rPr>
            </w:r>
            <w:r>
              <w:rPr>
                <w:noProof/>
                <w:webHidden/>
              </w:rPr>
              <w:fldChar w:fldCharType="separate"/>
            </w:r>
            <w:r w:rsidR="00CC7BDA">
              <w:rPr>
                <w:noProof/>
                <w:webHidden/>
              </w:rPr>
              <w:t>12</w:t>
            </w:r>
            <w:r>
              <w:rPr>
                <w:noProof/>
                <w:webHidden/>
              </w:rPr>
              <w:fldChar w:fldCharType="end"/>
            </w:r>
          </w:hyperlink>
        </w:p>
        <w:p w14:paraId="7217D1A6" w14:textId="16E1CC28" w:rsidR="006F64F5" w:rsidRDefault="006F64F5">
          <w:pPr>
            <w:pStyle w:val="TOC3"/>
            <w:tabs>
              <w:tab w:val="left" w:pos="1320"/>
              <w:tab w:val="right" w:leader="dot" w:pos="9016"/>
            </w:tabs>
            <w:rPr>
              <w:rFonts w:asciiTheme="minorHAnsi" w:eastAsiaTheme="minorEastAsia" w:hAnsiTheme="minorHAnsi"/>
              <w:noProof/>
              <w:sz w:val="22"/>
            </w:rPr>
          </w:pPr>
          <w:hyperlink w:anchor="_Toc108609347" w:history="1">
            <w:r w:rsidRPr="00771B88">
              <w:rPr>
                <w:rStyle w:val="Hyperlink"/>
                <w:noProof/>
              </w:rPr>
              <w:t>3.3.4</w:t>
            </w:r>
            <w:r>
              <w:rPr>
                <w:rFonts w:asciiTheme="minorHAnsi" w:eastAsiaTheme="minorEastAsia" w:hAnsiTheme="minorHAnsi"/>
                <w:noProof/>
                <w:sz w:val="22"/>
              </w:rPr>
              <w:tab/>
            </w:r>
            <w:r w:rsidRPr="00771B88">
              <w:rPr>
                <w:rStyle w:val="Hyperlink"/>
                <w:noProof/>
              </w:rPr>
              <w:t>System Sequence Diagram</w:t>
            </w:r>
            <w:r>
              <w:rPr>
                <w:noProof/>
                <w:webHidden/>
              </w:rPr>
              <w:tab/>
            </w:r>
            <w:r>
              <w:rPr>
                <w:noProof/>
                <w:webHidden/>
              </w:rPr>
              <w:fldChar w:fldCharType="begin"/>
            </w:r>
            <w:r>
              <w:rPr>
                <w:noProof/>
                <w:webHidden/>
              </w:rPr>
              <w:instrText xml:space="preserve"> PAGEREF _Toc108609347 \h </w:instrText>
            </w:r>
            <w:r>
              <w:rPr>
                <w:noProof/>
                <w:webHidden/>
              </w:rPr>
            </w:r>
            <w:r>
              <w:rPr>
                <w:noProof/>
                <w:webHidden/>
              </w:rPr>
              <w:fldChar w:fldCharType="separate"/>
            </w:r>
            <w:r w:rsidR="00CC7BDA">
              <w:rPr>
                <w:noProof/>
                <w:webHidden/>
              </w:rPr>
              <w:t>12</w:t>
            </w:r>
            <w:r>
              <w:rPr>
                <w:noProof/>
                <w:webHidden/>
              </w:rPr>
              <w:fldChar w:fldCharType="end"/>
            </w:r>
          </w:hyperlink>
        </w:p>
        <w:p w14:paraId="16D2B755" w14:textId="156B3CF0" w:rsidR="006F64F5" w:rsidRDefault="006F64F5">
          <w:pPr>
            <w:pStyle w:val="TOC3"/>
            <w:tabs>
              <w:tab w:val="left" w:pos="1320"/>
              <w:tab w:val="right" w:leader="dot" w:pos="9016"/>
            </w:tabs>
            <w:rPr>
              <w:rFonts w:asciiTheme="minorHAnsi" w:eastAsiaTheme="minorEastAsia" w:hAnsiTheme="minorHAnsi"/>
              <w:noProof/>
              <w:sz w:val="22"/>
            </w:rPr>
          </w:pPr>
          <w:hyperlink w:anchor="_Toc108609348" w:history="1">
            <w:r w:rsidRPr="00771B88">
              <w:rPr>
                <w:rStyle w:val="Hyperlink"/>
                <w:noProof/>
              </w:rPr>
              <w:t>3.3.5</w:t>
            </w:r>
            <w:r>
              <w:rPr>
                <w:rFonts w:asciiTheme="minorHAnsi" w:eastAsiaTheme="minorEastAsia" w:hAnsiTheme="minorHAnsi"/>
                <w:noProof/>
                <w:sz w:val="22"/>
              </w:rPr>
              <w:tab/>
            </w:r>
            <w:r w:rsidRPr="00771B88">
              <w:rPr>
                <w:rStyle w:val="Hyperlink"/>
                <w:noProof/>
              </w:rPr>
              <w:t>Entity Relationship Diagram</w:t>
            </w:r>
            <w:r>
              <w:rPr>
                <w:noProof/>
                <w:webHidden/>
              </w:rPr>
              <w:tab/>
            </w:r>
            <w:r>
              <w:rPr>
                <w:noProof/>
                <w:webHidden/>
              </w:rPr>
              <w:fldChar w:fldCharType="begin"/>
            </w:r>
            <w:r>
              <w:rPr>
                <w:noProof/>
                <w:webHidden/>
              </w:rPr>
              <w:instrText xml:space="preserve"> PAGEREF _Toc108609348 \h </w:instrText>
            </w:r>
            <w:r>
              <w:rPr>
                <w:noProof/>
                <w:webHidden/>
              </w:rPr>
            </w:r>
            <w:r>
              <w:rPr>
                <w:noProof/>
                <w:webHidden/>
              </w:rPr>
              <w:fldChar w:fldCharType="separate"/>
            </w:r>
            <w:r w:rsidR="00CC7BDA">
              <w:rPr>
                <w:noProof/>
                <w:webHidden/>
              </w:rPr>
              <w:t>13</w:t>
            </w:r>
            <w:r>
              <w:rPr>
                <w:noProof/>
                <w:webHidden/>
              </w:rPr>
              <w:fldChar w:fldCharType="end"/>
            </w:r>
          </w:hyperlink>
        </w:p>
        <w:p w14:paraId="2CCFEC41" w14:textId="76012441" w:rsidR="006F64F5" w:rsidRDefault="006F64F5">
          <w:pPr>
            <w:pStyle w:val="TOC3"/>
            <w:tabs>
              <w:tab w:val="left" w:pos="1320"/>
              <w:tab w:val="right" w:leader="dot" w:pos="9016"/>
            </w:tabs>
            <w:rPr>
              <w:rFonts w:asciiTheme="minorHAnsi" w:eastAsiaTheme="minorEastAsia" w:hAnsiTheme="minorHAnsi"/>
              <w:noProof/>
              <w:sz w:val="22"/>
            </w:rPr>
          </w:pPr>
          <w:hyperlink w:anchor="_Toc108609349" w:history="1">
            <w:r w:rsidRPr="00771B88">
              <w:rPr>
                <w:rStyle w:val="Hyperlink"/>
                <w:noProof/>
              </w:rPr>
              <w:t>3.3.6</w:t>
            </w:r>
            <w:r>
              <w:rPr>
                <w:rFonts w:asciiTheme="minorHAnsi" w:eastAsiaTheme="minorEastAsia" w:hAnsiTheme="minorHAnsi"/>
                <w:noProof/>
                <w:sz w:val="22"/>
              </w:rPr>
              <w:tab/>
            </w:r>
            <w:r w:rsidRPr="00771B88">
              <w:rPr>
                <w:rStyle w:val="Hyperlink"/>
                <w:noProof/>
              </w:rPr>
              <w:t>Context Diagram</w:t>
            </w:r>
            <w:r>
              <w:rPr>
                <w:noProof/>
                <w:webHidden/>
              </w:rPr>
              <w:tab/>
            </w:r>
            <w:r>
              <w:rPr>
                <w:noProof/>
                <w:webHidden/>
              </w:rPr>
              <w:fldChar w:fldCharType="begin"/>
            </w:r>
            <w:r>
              <w:rPr>
                <w:noProof/>
                <w:webHidden/>
              </w:rPr>
              <w:instrText xml:space="preserve"> PAGEREF _Toc108609349 \h </w:instrText>
            </w:r>
            <w:r>
              <w:rPr>
                <w:noProof/>
                <w:webHidden/>
              </w:rPr>
            </w:r>
            <w:r>
              <w:rPr>
                <w:noProof/>
                <w:webHidden/>
              </w:rPr>
              <w:fldChar w:fldCharType="separate"/>
            </w:r>
            <w:r w:rsidR="00CC7BDA">
              <w:rPr>
                <w:noProof/>
                <w:webHidden/>
              </w:rPr>
              <w:t>13</w:t>
            </w:r>
            <w:r>
              <w:rPr>
                <w:noProof/>
                <w:webHidden/>
              </w:rPr>
              <w:fldChar w:fldCharType="end"/>
            </w:r>
          </w:hyperlink>
        </w:p>
        <w:p w14:paraId="3FA7522E" w14:textId="2B2FE51C" w:rsidR="006F64F5" w:rsidRDefault="006F64F5">
          <w:pPr>
            <w:pStyle w:val="TOC3"/>
            <w:tabs>
              <w:tab w:val="left" w:pos="1320"/>
              <w:tab w:val="right" w:leader="dot" w:pos="9016"/>
            </w:tabs>
            <w:rPr>
              <w:rFonts w:asciiTheme="minorHAnsi" w:eastAsiaTheme="minorEastAsia" w:hAnsiTheme="minorHAnsi"/>
              <w:noProof/>
              <w:sz w:val="22"/>
            </w:rPr>
          </w:pPr>
          <w:hyperlink w:anchor="_Toc108609350" w:history="1">
            <w:r w:rsidRPr="00771B88">
              <w:rPr>
                <w:rStyle w:val="Hyperlink"/>
                <w:noProof/>
              </w:rPr>
              <w:t>3.3.7</w:t>
            </w:r>
            <w:r>
              <w:rPr>
                <w:rFonts w:asciiTheme="minorHAnsi" w:eastAsiaTheme="minorEastAsia" w:hAnsiTheme="minorHAnsi"/>
                <w:noProof/>
                <w:sz w:val="22"/>
              </w:rPr>
              <w:tab/>
            </w:r>
            <w:r w:rsidRPr="00771B88">
              <w:rPr>
                <w:rStyle w:val="Hyperlink"/>
                <w:noProof/>
              </w:rPr>
              <w:t>Data Flow Diagram</w:t>
            </w:r>
            <w:r>
              <w:rPr>
                <w:noProof/>
                <w:webHidden/>
              </w:rPr>
              <w:tab/>
            </w:r>
            <w:r>
              <w:rPr>
                <w:noProof/>
                <w:webHidden/>
              </w:rPr>
              <w:fldChar w:fldCharType="begin"/>
            </w:r>
            <w:r>
              <w:rPr>
                <w:noProof/>
                <w:webHidden/>
              </w:rPr>
              <w:instrText xml:space="preserve"> PAGEREF _Toc108609350 \h </w:instrText>
            </w:r>
            <w:r>
              <w:rPr>
                <w:noProof/>
                <w:webHidden/>
              </w:rPr>
            </w:r>
            <w:r>
              <w:rPr>
                <w:noProof/>
                <w:webHidden/>
              </w:rPr>
              <w:fldChar w:fldCharType="separate"/>
            </w:r>
            <w:r w:rsidR="00CC7BDA">
              <w:rPr>
                <w:noProof/>
                <w:webHidden/>
              </w:rPr>
              <w:t>13</w:t>
            </w:r>
            <w:r>
              <w:rPr>
                <w:noProof/>
                <w:webHidden/>
              </w:rPr>
              <w:fldChar w:fldCharType="end"/>
            </w:r>
          </w:hyperlink>
        </w:p>
        <w:p w14:paraId="11087D04" w14:textId="12C4868A" w:rsidR="006F64F5" w:rsidRDefault="006F64F5">
          <w:pPr>
            <w:pStyle w:val="TOC2"/>
            <w:tabs>
              <w:tab w:val="left" w:pos="880"/>
              <w:tab w:val="right" w:leader="dot" w:pos="9016"/>
            </w:tabs>
            <w:rPr>
              <w:rFonts w:asciiTheme="minorHAnsi" w:eastAsiaTheme="minorEastAsia" w:hAnsiTheme="minorHAnsi"/>
              <w:noProof/>
              <w:sz w:val="22"/>
            </w:rPr>
          </w:pPr>
          <w:hyperlink w:anchor="_Toc108609351" w:history="1">
            <w:r w:rsidRPr="00771B88">
              <w:rPr>
                <w:rStyle w:val="Hyperlink"/>
                <w:noProof/>
              </w:rPr>
              <w:t>3.4</w:t>
            </w:r>
            <w:r>
              <w:rPr>
                <w:rFonts w:asciiTheme="minorHAnsi" w:eastAsiaTheme="minorEastAsia" w:hAnsiTheme="minorHAnsi"/>
                <w:noProof/>
                <w:sz w:val="22"/>
              </w:rPr>
              <w:tab/>
            </w:r>
            <w:r w:rsidRPr="00771B88">
              <w:rPr>
                <w:rStyle w:val="Hyperlink"/>
                <w:noProof/>
              </w:rPr>
              <w:t>System Design</w:t>
            </w:r>
            <w:r>
              <w:rPr>
                <w:noProof/>
                <w:webHidden/>
              </w:rPr>
              <w:tab/>
            </w:r>
            <w:r>
              <w:rPr>
                <w:noProof/>
                <w:webHidden/>
              </w:rPr>
              <w:fldChar w:fldCharType="begin"/>
            </w:r>
            <w:r>
              <w:rPr>
                <w:noProof/>
                <w:webHidden/>
              </w:rPr>
              <w:instrText xml:space="preserve"> PAGEREF _Toc108609351 \h </w:instrText>
            </w:r>
            <w:r>
              <w:rPr>
                <w:noProof/>
                <w:webHidden/>
              </w:rPr>
            </w:r>
            <w:r>
              <w:rPr>
                <w:noProof/>
                <w:webHidden/>
              </w:rPr>
              <w:fldChar w:fldCharType="separate"/>
            </w:r>
            <w:r w:rsidR="00CC7BDA">
              <w:rPr>
                <w:noProof/>
                <w:webHidden/>
              </w:rPr>
              <w:t>13</w:t>
            </w:r>
            <w:r>
              <w:rPr>
                <w:noProof/>
                <w:webHidden/>
              </w:rPr>
              <w:fldChar w:fldCharType="end"/>
            </w:r>
          </w:hyperlink>
        </w:p>
        <w:p w14:paraId="0DB0AED0" w14:textId="38BD3BA5" w:rsidR="006F64F5" w:rsidRDefault="006F64F5">
          <w:pPr>
            <w:pStyle w:val="TOC3"/>
            <w:tabs>
              <w:tab w:val="left" w:pos="1320"/>
              <w:tab w:val="right" w:leader="dot" w:pos="9016"/>
            </w:tabs>
            <w:rPr>
              <w:rFonts w:asciiTheme="minorHAnsi" w:eastAsiaTheme="minorEastAsia" w:hAnsiTheme="minorHAnsi"/>
              <w:noProof/>
              <w:sz w:val="22"/>
            </w:rPr>
          </w:pPr>
          <w:hyperlink w:anchor="_Toc108609352" w:history="1">
            <w:r w:rsidRPr="00771B88">
              <w:rPr>
                <w:rStyle w:val="Hyperlink"/>
                <w:noProof/>
              </w:rPr>
              <w:t>3.4.1</w:t>
            </w:r>
            <w:r>
              <w:rPr>
                <w:rFonts w:asciiTheme="minorHAnsi" w:eastAsiaTheme="minorEastAsia" w:hAnsiTheme="minorHAnsi"/>
                <w:noProof/>
                <w:sz w:val="22"/>
              </w:rPr>
              <w:tab/>
            </w:r>
            <w:r w:rsidRPr="00771B88">
              <w:rPr>
                <w:rStyle w:val="Hyperlink"/>
                <w:noProof/>
              </w:rPr>
              <w:t>System Architecture</w:t>
            </w:r>
            <w:r>
              <w:rPr>
                <w:noProof/>
                <w:webHidden/>
              </w:rPr>
              <w:tab/>
            </w:r>
            <w:r>
              <w:rPr>
                <w:noProof/>
                <w:webHidden/>
              </w:rPr>
              <w:fldChar w:fldCharType="begin"/>
            </w:r>
            <w:r>
              <w:rPr>
                <w:noProof/>
                <w:webHidden/>
              </w:rPr>
              <w:instrText xml:space="preserve"> PAGEREF _Toc108609352 \h </w:instrText>
            </w:r>
            <w:r>
              <w:rPr>
                <w:noProof/>
                <w:webHidden/>
              </w:rPr>
            </w:r>
            <w:r>
              <w:rPr>
                <w:noProof/>
                <w:webHidden/>
              </w:rPr>
              <w:fldChar w:fldCharType="separate"/>
            </w:r>
            <w:r w:rsidR="00CC7BDA">
              <w:rPr>
                <w:noProof/>
                <w:webHidden/>
              </w:rPr>
              <w:t>13</w:t>
            </w:r>
            <w:r>
              <w:rPr>
                <w:noProof/>
                <w:webHidden/>
              </w:rPr>
              <w:fldChar w:fldCharType="end"/>
            </w:r>
          </w:hyperlink>
        </w:p>
        <w:p w14:paraId="4E2F296B" w14:textId="5160E8DB" w:rsidR="006F64F5" w:rsidRDefault="006F64F5">
          <w:pPr>
            <w:pStyle w:val="TOC2"/>
            <w:tabs>
              <w:tab w:val="left" w:pos="880"/>
              <w:tab w:val="right" w:leader="dot" w:pos="9016"/>
            </w:tabs>
            <w:rPr>
              <w:rFonts w:asciiTheme="minorHAnsi" w:eastAsiaTheme="minorEastAsia" w:hAnsiTheme="minorHAnsi"/>
              <w:noProof/>
              <w:sz w:val="22"/>
            </w:rPr>
          </w:pPr>
          <w:hyperlink w:anchor="_Toc108609353" w:history="1">
            <w:r w:rsidRPr="00771B88">
              <w:rPr>
                <w:rStyle w:val="Hyperlink"/>
                <w:noProof/>
              </w:rPr>
              <w:t>3.5</w:t>
            </w:r>
            <w:r>
              <w:rPr>
                <w:rFonts w:asciiTheme="minorHAnsi" w:eastAsiaTheme="minorEastAsia" w:hAnsiTheme="minorHAnsi"/>
                <w:noProof/>
                <w:sz w:val="22"/>
              </w:rPr>
              <w:tab/>
            </w:r>
            <w:r w:rsidRPr="00771B88">
              <w:rPr>
                <w:rStyle w:val="Hyperlink"/>
                <w:noProof/>
              </w:rPr>
              <w:t>Tools and Techniques Used</w:t>
            </w:r>
            <w:r>
              <w:rPr>
                <w:noProof/>
                <w:webHidden/>
              </w:rPr>
              <w:tab/>
            </w:r>
            <w:r>
              <w:rPr>
                <w:noProof/>
                <w:webHidden/>
              </w:rPr>
              <w:fldChar w:fldCharType="begin"/>
            </w:r>
            <w:r>
              <w:rPr>
                <w:noProof/>
                <w:webHidden/>
              </w:rPr>
              <w:instrText xml:space="preserve"> PAGEREF _Toc108609353 \h </w:instrText>
            </w:r>
            <w:r>
              <w:rPr>
                <w:noProof/>
                <w:webHidden/>
              </w:rPr>
            </w:r>
            <w:r>
              <w:rPr>
                <w:noProof/>
                <w:webHidden/>
              </w:rPr>
              <w:fldChar w:fldCharType="separate"/>
            </w:r>
            <w:r w:rsidR="00CC7BDA">
              <w:rPr>
                <w:noProof/>
                <w:webHidden/>
              </w:rPr>
              <w:t>13</w:t>
            </w:r>
            <w:r>
              <w:rPr>
                <w:noProof/>
                <w:webHidden/>
              </w:rPr>
              <w:fldChar w:fldCharType="end"/>
            </w:r>
          </w:hyperlink>
        </w:p>
        <w:p w14:paraId="0254CF22" w14:textId="49009269" w:rsidR="006F64F5" w:rsidRDefault="006F64F5">
          <w:pPr>
            <w:pStyle w:val="TOC3"/>
            <w:tabs>
              <w:tab w:val="left" w:pos="1320"/>
              <w:tab w:val="right" w:leader="dot" w:pos="9016"/>
            </w:tabs>
            <w:rPr>
              <w:rFonts w:asciiTheme="minorHAnsi" w:eastAsiaTheme="minorEastAsia" w:hAnsiTheme="minorHAnsi"/>
              <w:noProof/>
              <w:sz w:val="22"/>
            </w:rPr>
          </w:pPr>
          <w:hyperlink w:anchor="_Toc108609354" w:history="1">
            <w:r w:rsidRPr="00771B88">
              <w:rPr>
                <w:rStyle w:val="Hyperlink"/>
                <w:noProof/>
              </w:rPr>
              <w:t>3.5.1</w:t>
            </w:r>
            <w:r>
              <w:rPr>
                <w:rFonts w:asciiTheme="minorHAnsi" w:eastAsiaTheme="minorEastAsia" w:hAnsiTheme="minorHAnsi"/>
                <w:noProof/>
                <w:sz w:val="22"/>
              </w:rPr>
              <w:tab/>
            </w:r>
            <w:r w:rsidRPr="00771B88">
              <w:rPr>
                <w:rStyle w:val="Hyperlink"/>
                <w:noProof/>
              </w:rPr>
              <w:t>Python</w:t>
            </w:r>
            <w:r>
              <w:rPr>
                <w:noProof/>
                <w:webHidden/>
              </w:rPr>
              <w:tab/>
            </w:r>
            <w:r>
              <w:rPr>
                <w:noProof/>
                <w:webHidden/>
              </w:rPr>
              <w:fldChar w:fldCharType="begin"/>
            </w:r>
            <w:r>
              <w:rPr>
                <w:noProof/>
                <w:webHidden/>
              </w:rPr>
              <w:instrText xml:space="preserve"> PAGEREF _Toc108609354 \h </w:instrText>
            </w:r>
            <w:r>
              <w:rPr>
                <w:noProof/>
                <w:webHidden/>
              </w:rPr>
            </w:r>
            <w:r>
              <w:rPr>
                <w:noProof/>
                <w:webHidden/>
              </w:rPr>
              <w:fldChar w:fldCharType="separate"/>
            </w:r>
            <w:r w:rsidR="00CC7BDA">
              <w:rPr>
                <w:noProof/>
                <w:webHidden/>
              </w:rPr>
              <w:t>13</w:t>
            </w:r>
            <w:r>
              <w:rPr>
                <w:noProof/>
                <w:webHidden/>
              </w:rPr>
              <w:fldChar w:fldCharType="end"/>
            </w:r>
          </w:hyperlink>
        </w:p>
        <w:p w14:paraId="0A9AF5FD" w14:textId="5D0C426F" w:rsidR="006F64F5" w:rsidRDefault="006F64F5">
          <w:pPr>
            <w:pStyle w:val="TOC3"/>
            <w:tabs>
              <w:tab w:val="left" w:pos="1320"/>
              <w:tab w:val="right" w:leader="dot" w:pos="9016"/>
            </w:tabs>
            <w:rPr>
              <w:rFonts w:asciiTheme="minorHAnsi" w:eastAsiaTheme="minorEastAsia" w:hAnsiTheme="minorHAnsi"/>
              <w:noProof/>
              <w:sz w:val="22"/>
            </w:rPr>
          </w:pPr>
          <w:hyperlink w:anchor="_Toc108609355" w:history="1">
            <w:r w:rsidRPr="00771B88">
              <w:rPr>
                <w:rStyle w:val="Hyperlink"/>
                <w:noProof/>
              </w:rPr>
              <w:t>3.5.2</w:t>
            </w:r>
            <w:r>
              <w:rPr>
                <w:rFonts w:asciiTheme="minorHAnsi" w:eastAsiaTheme="minorEastAsia" w:hAnsiTheme="minorHAnsi"/>
                <w:noProof/>
                <w:sz w:val="22"/>
              </w:rPr>
              <w:tab/>
            </w:r>
            <w:r w:rsidRPr="00771B88">
              <w:rPr>
                <w:rStyle w:val="Hyperlink"/>
                <w:noProof/>
              </w:rPr>
              <w:t>Kaggle</w:t>
            </w:r>
            <w:r>
              <w:rPr>
                <w:noProof/>
                <w:webHidden/>
              </w:rPr>
              <w:tab/>
            </w:r>
            <w:r>
              <w:rPr>
                <w:noProof/>
                <w:webHidden/>
              </w:rPr>
              <w:fldChar w:fldCharType="begin"/>
            </w:r>
            <w:r>
              <w:rPr>
                <w:noProof/>
                <w:webHidden/>
              </w:rPr>
              <w:instrText xml:space="preserve"> PAGEREF _Toc108609355 \h </w:instrText>
            </w:r>
            <w:r>
              <w:rPr>
                <w:noProof/>
                <w:webHidden/>
              </w:rPr>
            </w:r>
            <w:r>
              <w:rPr>
                <w:noProof/>
                <w:webHidden/>
              </w:rPr>
              <w:fldChar w:fldCharType="separate"/>
            </w:r>
            <w:r w:rsidR="00CC7BDA">
              <w:rPr>
                <w:noProof/>
                <w:webHidden/>
              </w:rPr>
              <w:t>14</w:t>
            </w:r>
            <w:r>
              <w:rPr>
                <w:noProof/>
                <w:webHidden/>
              </w:rPr>
              <w:fldChar w:fldCharType="end"/>
            </w:r>
          </w:hyperlink>
        </w:p>
        <w:p w14:paraId="75DBABF3" w14:textId="31457B81" w:rsidR="006F64F5" w:rsidRDefault="006F64F5">
          <w:pPr>
            <w:pStyle w:val="TOC3"/>
            <w:tabs>
              <w:tab w:val="left" w:pos="1320"/>
              <w:tab w:val="right" w:leader="dot" w:pos="9016"/>
            </w:tabs>
            <w:rPr>
              <w:rFonts w:asciiTheme="minorHAnsi" w:eastAsiaTheme="minorEastAsia" w:hAnsiTheme="minorHAnsi"/>
              <w:noProof/>
              <w:sz w:val="22"/>
            </w:rPr>
          </w:pPr>
          <w:hyperlink w:anchor="_Toc108609356" w:history="1">
            <w:r w:rsidRPr="00771B88">
              <w:rPr>
                <w:rStyle w:val="Hyperlink"/>
                <w:noProof/>
              </w:rPr>
              <w:t>3.5.3</w:t>
            </w:r>
            <w:r>
              <w:rPr>
                <w:rFonts w:asciiTheme="minorHAnsi" w:eastAsiaTheme="minorEastAsia" w:hAnsiTheme="minorHAnsi"/>
                <w:noProof/>
                <w:sz w:val="22"/>
              </w:rPr>
              <w:tab/>
            </w:r>
            <w:r w:rsidRPr="00771B88">
              <w:rPr>
                <w:rStyle w:val="Hyperlink"/>
                <w:noProof/>
              </w:rPr>
              <w:t>GitHub</w:t>
            </w:r>
            <w:r>
              <w:rPr>
                <w:noProof/>
                <w:webHidden/>
              </w:rPr>
              <w:tab/>
            </w:r>
            <w:r>
              <w:rPr>
                <w:noProof/>
                <w:webHidden/>
              </w:rPr>
              <w:fldChar w:fldCharType="begin"/>
            </w:r>
            <w:r>
              <w:rPr>
                <w:noProof/>
                <w:webHidden/>
              </w:rPr>
              <w:instrText xml:space="preserve"> PAGEREF _Toc108609356 \h </w:instrText>
            </w:r>
            <w:r>
              <w:rPr>
                <w:noProof/>
                <w:webHidden/>
              </w:rPr>
            </w:r>
            <w:r>
              <w:rPr>
                <w:noProof/>
                <w:webHidden/>
              </w:rPr>
              <w:fldChar w:fldCharType="separate"/>
            </w:r>
            <w:r w:rsidR="00CC7BDA">
              <w:rPr>
                <w:noProof/>
                <w:webHidden/>
              </w:rPr>
              <w:t>14</w:t>
            </w:r>
            <w:r>
              <w:rPr>
                <w:noProof/>
                <w:webHidden/>
              </w:rPr>
              <w:fldChar w:fldCharType="end"/>
            </w:r>
          </w:hyperlink>
        </w:p>
        <w:p w14:paraId="07606D3A" w14:textId="7C5F7BB0" w:rsidR="006F64F5" w:rsidRDefault="006F64F5">
          <w:pPr>
            <w:pStyle w:val="TOC2"/>
            <w:tabs>
              <w:tab w:val="left" w:pos="880"/>
              <w:tab w:val="right" w:leader="dot" w:pos="9016"/>
            </w:tabs>
            <w:rPr>
              <w:rFonts w:asciiTheme="minorHAnsi" w:eastAsiaTheme="minorEastAsia" w:hAnsiTheme="minorHAnsi"/>
              <w:noProof/>
              <w:sz w:val="22"/>
            </w:rPr>
          </w:pPr>
          <w:hyperlink w:anchor="_Toc108609357" w:history="1">
            <w:r w:rsidRPr="00771B88">
              <w:rPr>
                <w:rStyle w:val="Hyperlink"/>
                <w:noProof/>
              </w:rPr>
              <w:t>3.6</w:t>
            </w:r>
            <w:r>
              <w:rPr>
                <w:rFonts w:asciiTheme="minorHAnsi" w:eastAsiaTheme="minorEastAsia" w:hAnsiTheme="minorHAnsi"/>
                <w:noProof/>
                <w:sz w:val="22"/>
              </w:rPr>
              <w:tab/>
            </w:r>
            <w:r w:rsidRPr="00771B88">
              <w:rPr>
                <w:rStyle w:val="Hyperlink"/>
                <w:noProof/>
              </w:rPr>
              <w:t>System Deliverables and Milestones</w:t>
            </w:r>
            <w:r>
              <w:rPr>
                <w:noProof/>
                <w:webHidden/>
              </w:rPr>
              <w:tab/>
            </w:r>
            <w:r>
              <w:rPr>
                <w:noProof/>
                <w:webHidden/>
              </w:rPr>
              <w:fldChar w:fldCharType="begin"/>
            </w:r>
            <w:r>
              <w:rPr>
                <w:noProof/>
                <w:webHidden/>
              </w:rPr>
              <w:instrText xml:space="preserve"> PAGEREF _Toc108609357 \h </w:instrText>
            </w:r>
            <w:r>
              <w:rPr>
                <w:noProof/>
                <w:webHidden/>
              </w:rPr>
            </w:r>
            <w:r>
              <w:rPr>
                <w:noProof/>
                <w:webHidden/>
              </w:rPr>
              <w:fldChar w:fldCharType="separate"/>
            </w:r>
            <w:r w:rsidR="00CC7BDA">
              <w:rPr>
                <w:noProof/>
                <w:webHidden/>
              </w:rPr>
              <w:t>14</w:t>
            </w:r>
            <w:r>
              <w:rPr>
                <w:noProof/>
                <w:webHidden/>
              </w:rPr>
              <w:fldChar w:fldCharType="end"/>
            </w:r>
          </w:hyperlink>
        </w:p>
        <w:p w14:paraId="194AFA40" w14:textId="3C46B44E" w:rsidR="006F64F5" w:rsidRDefault="006F64F5">
          <w:pPr>
            <w:pStyle w:val="TOC3"/>
            <w:tabs>
              <w:tab w:val="left" w:pos="1320"/>
              <w:tab w:val="right" w:leader="dot" w:pos="9016"/>
            </w:tabs>
            <w:rPr>
              <w:rFonts w:asciiTheme="minorHAnsi" w:eastAsiaTheme="minorEastAsia" w:hAnsiTheme="minorHAnsi"/>
              <w:noProof/>
              <w:sz w:val="22"/>
            </w:rPr>
          </w:pPr>
          <w:hyperlink w:anchor="_Toc108609358" w:history="1">
            <w:r w:rsidRPr="00771B88">
              <w:rPr>
                <w:rStyle w:val="Hyperlink"/>
                <w:noProof/>
              </w:rPr>
              <w:t>3.6.1</w:t>
            </w:r>
            <w:r>
              <w:rPr>
                <w:rFonts w:asciiTheme="minorHAnsi" w:eastAsiaTheme="minorEastAsia" w:hAnsiTheme="minorHAnsi"/>
                <w:noProof/>
                <w:sz w:val="22"/>
              </w:rPr>
              <w:tab/>
            </w:r>
            <w:r w:rsidRPr="00771B88">
              <w:rPr>
                <w:rStyle w:val="Hyperlink"/>
                <w:noProof/>
              </w:rPr>
              <w:t>Concept Defense</w:t>
            </w:r>
            <w:r>
              <w:rPr>
                <w:noProof/>
                <w:webHidden/>
              </w:rPr>
              <w:tab/>
            </w:r>
            <w:r>
              <w:rPr>
                <w:noProof/>
                <w:webHidden/>
              </w:rPr>
              <w:fldChar w:fldCharType="begin"/>
            </w:r>
            <w:r>
              <w:rPr>
                <w:noProof/>
                <w:webHidden/>
              </w:rPr>
              <w:instrText xml:space="preserve"> PAGEREF _Toc108609358 \h </w:instrText>
            </w:r>
            <w:r>
              <w:rPr>
                <w:noProof/>
                <w:webHidden/>
              </w:rPr>
            </w:r>
            <w:r>
              <w:rPr>
                <w:noProof/>
                <w:webHidden/>
              </w:rPr>
              <w:fldChar w:fldCharType="separate"/>
            </w:r>
            <w:r w:rsidR="00CC7BDA">
              <w:rPr>
                <w:noProof/>
                <w:webHidden/>
              </w:rPr>
              <w:t>14</w:t>
            </w:r>
            <w:r>
              <w:rPr>
                <w:noProof/>
                <w:webHidden/>
              </w:rPr>
              <w:fldChar w:fldCharType="end"/>
            </w:r>
          </w:hyperlink>
        </w:p>
        <w:p w14:paraId="6C6F3B38" w14:textId="6682ACD1" w:rsidR="006F64F5" w:rsidRDefault="006F64F5">
          <w:pPr>
            <w:pStyle w:val="TOC3"/>
            <w:tabs>
              <w:tab w:val="left" w:pos="1320"/>
              <w:tab w:val="right" w:leader="dot" w:pos="9016"/>
            </w:tabs>
            <w:rPr>
              <w:rFonts w:asciiTheme="minorHAnsi" w:eastAsiaTheme="minorEastAsia" w:hAnsiTheme="minorHAnsi"/>
              <w:noProof/>
              <w:sz w:val="22"/>
            </w:rPr>
          </w:pPr>
          <w:hyperlink w:anchor="_Toc108609359" w:history="1">
            <w:r w:rsidRPr="00771B88">
              <w:rPr>
                <w:rStyle w:val="Hyperlink"/>
                <w:noProof/>
              </w:rPr>
              <w:t>3.6.2</w:t>
            </w:r>
            <w:r>
              <w:rPr>
                <w:rFonts w:asciiTheme="minorHAnsi" w:eastAsiaTheme="minorEastAsia" w:hAnsiTheme="minorHAnsi"/>
                <w:noProof/>
                <w:sz w:val="22"/>
              </w:rPr>
              <w:tab/>
            </w:r>
            <w:r w:rsidRPr="00771B88">
              <w:rPr>
                <w:rStyle w:val="Hyperlink"/>
                <w:noProof/>
              </w:rPr>
              <w:t>Proposal Document</w:t>
            </w:r>
            <w:r>
              <w:rPr>
                <w:noProof/>
                <w:webHidden/>
              </w:rPr>
              <w:tab/>
            </w:r>
            <w:r>
              <w:rPr>
                <w:noProof/>
                <w:webHidden/>
              </w:rPr>
              <w:fldChar w:fldCharType="begin"/>
            </w:r>
            <w:r>
              <w:rPr>
                <w:noProof/>
                <w:webHidden/>
              </w:rPr>
              <w:instrText xml:space="preserve"> PAGEREF _Toc108609359 \h </w:instrText>
            </w:r>
            <w:r>
              <w:rPr>
                <w:noProof/>
                <w:webHidden/>
              </w:rPr>
            </w:r>
            <w:r>
              <w:rPr>
                <w:noProof/>
                <w:webHidden/>
              </w:rPr>
              <w:fldChar w:fldCharType="separate"/>
            </w:r>
            <w:r w:rsidR="00CC7BDA">
              <w:rPr>
                <w:noProof/>
                <w:webHidden/>
              </w:rPr>
              <w:t>14</w:t>
            </w:r>
            <w:r>
              <w:rPr>
                <w:noProof/>
                <w:webHidden/>
              </w:rPr>
              <w:fldChar w:fldCharType="end"/>
            </w:r>
          </w:hyperlink>
        </w:p>
        <w:p w14:paraId="023FC89C" w14:textId="536ECD64" w:rsidR="006F64F5" w:rsidRDefault="006F64F5">
          <w:pPr>
            <w:pStyle w:val="TOC3"/>
            <w:tabs>
              <w:tab w:val="left" w:pos="1320"/>
              <w:tab w:val="right" w:leader="dot" w:pos="9016"/>
            </w:tabs>
            <w:rPr>
              <w:rFonts w:asciiTheme="minorHAnsi" w:eastAsiaTheme="minorEastAsia" w:hAnsiTheme="minorHAnsi"/>
              <w:noProof/>
              <w:sz w:val="22"/>
            </w:rPr>
          </w:pPr>
          <w:hyperlink w:anchor="_Toc108609360" w:history="1">
            <w:r w:rsidRPr="00771B88">
              <w:rPr>
                <w:rStyle w:val="Hyperlink"/>
                <w:noProof/>
              </w:rPr>
              <w:t>3.6.3</w:t>
            </w:r>
            <w:r>
              <w:rPr>
                <w:rFonts w:asciiTheme="minorHAnsi" w:eastAsiaTheme="minorEastAsia" w:hAnsiTheme="minorHAnsi"/>
                <w:noProof/>
                <w:sz w:val="22"/>
              </w:rPr>
              <w:tab/>
            </w:r>
            <w:r w:rsidRPr="00771B88">
              <w:rPr>
                <w:rStyle w:val="Hyperlink"/>
                <w:noProof/>
              </w:rPr>
              <w:t>Analysis and Design Diagrams Document</w:t>
            </w:r>
            <w:r>
              <w:rPr>
                <w:noProof/>
                <w:webHidden/>
              </w:rPr>
              <w:tab/>
            </w:r>
            <w:r>
              <w:rPr>
                <w:noProof/>
                <w:webHidden/>
              </w:rPr>
              <w:fldChar w:fldCharType="begin"/>
            </w:r>
            <w:r>
              <w:rPr>
                <w:noProof/>
                <w:webHidden/>
              </w:rPr>
              <w:instrText xml:space="preserve"> PAGEREF _Toc108609360 \h </w:instrText>
            </w:r>
            <w:r>
              <w:rPr>
                <w:noProof/>
                <w:webHidden/>
              </w:rPr>
            </w:r>
            <w:r>
              <w:rPr>
                <w:noProof/>
                <w:webHidden/>
              </w:rPr>
              <w:fldChar w:fldCharType="separate"/>
            </w:r>
            <w:r w:rsidR="00CC7BDA">
              <w:rPr>
                <w:noProof/>
                <w:webHidden/>
              </w:rPr>
              <w:t>14</w:t>
            </w:r>
            <w:r>
              <w:rPr>
                <w:noProof/>
                <w:webHidden/>
              </w:rPr>
              <w:fldChar w:fldCharType="end"/>
            </w:r>
          </w:hyperlink>
        </w:p>
        <w:p w14:paraId="63FFC67C" w14:textId="580CB923" w:rsidR="006F64F5" w:rsidRDefault="006F64F5">
          <w:pPr>
            <w:pStyle w:val="TOC3"/>
            <w:tabs>
              <w:tab w:val="left" w:pos="1320"/>
              <w:tab w:val="right" w:leader="dot" w:pos="9016"/>
            </w:tabs>
            <w:rPr>
              <w:rFonts w:asciiTheme="minorHAnsi" w:eastAsiaTheme="minorEastAsia" w:hAnsiTheme="minorHAnsi"/>
              <w:noProof/>
              <w:sz w:val="22"/>
            </w:rPr>
          </w:pPr>
          <w:hyperlink w:anchor="_Toc108609361" w:history="1">
            <w:r w:rsidRPr="00771B88">
              <w:rPr>
                <w:rStyle w:val="Hyperlink"/>
                <w:noProof/>
              </w:rPr>
              <w:t>3.6.4</w:t>
            </w:r>
            <w:r>
              <w:rPr>
                <w:rFonts w:asciiTheme="minorHAnsi" w:eastAsiaTheme="minorEastAsia" w:hAnsiTheme="minorHAnsi"/>
                <w:noProof/>
                <w:sz w:val="22"/>
              </w:rPr>
              <w:tab/>
            </w:r>
            <w:r w:rsidRPr="00771B88">
              <w:rPr>
                <w:rStyle w:val="Hyperlink"/>
                <w:noProof/>
              </w:rPr>
              <w:t>Working Prototype</w:t>
            </w:r>
            <w:r>
              <w:rPr>
                <w:noProof/>
                <w:webHidden/>
              </w:rPr>
              <w:tab/>
            </w:r>
            <w:r>
              <w:rPr>
                <w:noProof/>
                <w:webHidden/>
              </w:rPr>
              <w:fldChar w:fldCharType="begin"/>
            </w:r>
            <w:r>
              <w:rPr>
                <w:noProof/>
                <w:webHidden/>
              </w:rPr>
              <w:instrText xml:space="preserve"> PAGEREF _Toc108609361 \h </w:instrText>
            </w:r>
            <w:r>
              <w:rPr>
                <w:noProof/>
                <w:webHidden/>
              </w:rPr>
            </w:r>
            <w:r>
              <w:rPr>
                <w:noProof/>
                <w:webHidden/>
              </w:rPr>
              <w:fldChar w:fldCharType="separate"/>
            </w:r>
            <w:r w:rsidR="00CC7BDA">
              <w:rPr>
                <w:noProof/>
                <w:webHidden/>
              </w:rPr>
              <w:t>14</w:t>
            </w:r>
            <w:r>
              <w:rPr>
                <w:noProof/>
                <w:webHidden/>
              </w:rPr>
              <w:fldChar w:fldCharType="end"/>
            </w:r>
          </w:hyperlink>
        </w:p>
        <w:p w14:paraId="666E7DA1" w14:textId="2FDC7AFB" w:rsidR="006F64F5" w:rsidRDefault="006F64F5">
          <w:pPr>
            <w:pStyle w:val="TOC1"/>
            <w:tabs>
              <w:tab w:val="right" w:leader="dot" w:pos="9016"/>
            </w:tabs>
            <w:rPr>
              <w:rFonts w:asciiTheme="minorHAnsi" w:eastAsiaTheme="minorEastAsia" w:hAnsiTheme="minorHAnsi"/>
              <w:noProof/>
              <w:sz w:val="22"/>
            </w:rPr>
          </w:pPr>
          <w:hyperlink w:anchor="_Toc108609362" w:history="1">
            <w:r w:rsidRPr="00771B88">
              <w:rPr>
                <w:rStyle w:val="Hyperlink"/>
                <w:noProof/>
              </w:rPr>
              <w:t>Bibliography</w:t>
            </w:r>
            <w:r>
              <w:rPr>
                <w:noProof/>
                <w:webHidden/>
              </w:rPr>
              <w:tab/>
            </w:r>
            <w:r>
              <w:rPr>
                <w:noProof/>
                <w:webHidden/>
              </w:rPr>
              <w:fldChar w:fldCharType="begin"/>
            </w:r>
            <w:r>
              <w:rPr>
                <w:noProof/>
                <w:webHidden/>
              </w:rPr>
              <w:instrText xml:space="preserve"> PAGEREF _Toc108609362 \h </w:instrText>
            </w:r>
            <w:r>
              <w:rPr>
                <w:noProof/>
                <w:webHidden/>
              </w:rPr>
            </w:r>
            <w:r>
              <w:rPr>
                <w:noProof/>
                <w:webHidden/>
              </w:rPr>
              <w:fldChar w:fldCharType="separate"/>
            </w:r>
            <w:r w:rsidR="00CC7BDA">
              <w:rPr>
                <w:noProof/>
                <w:webHidden/>
              </w:rPr>
              <w:t>16</w:t>
            </w:r>
            <w:r>
              <w:rPr>
                <w:noProof/>
                <w:webHidden/>
              </w:rPr>
              <w:fldChar w:fldCharType="end"/>
            </w:r>
          </w:hyperlink>
        </w:p>
        <w:p w14:paraId="37D680A0" w14:textId="5840D39D" w:rsidR="006F64F5" w:rsidRDefault="006F64F5">
          <w:pPr>
            <w:pStyle w:val="TOC1"/>
            <w:tabs>
              <w:tab w:val="right" w:leader="dot" w:pos="9016"/>
            </w:tabs>
            <w:rPr>
              <w:rFonts w:asciiTheme="minorHAnsi" w:eastAsiaTheme="minorEastAsia" w:hAnsiTheme="minorHAnsi"/>
              <w:noProof/>
              <w:sz w:val="22"/>
            </w:rPr>
          </w:pPr>
          <w:hyperlink w:anchor="_Toc108609363" w:history="1">
            <w:r w:rsidRPr="00771B88">
              <w:rPr>
                <w:rStyle w:val="Hyperlink"/>
                <w:noProof/>
              </w:rPr>
              <w:t>Appendix</w:t>
            </w:r>
            <w:r>
              <w:rPr>
                <w:noProof/>
                <w:webHidden/>
              </w:rPr>
              <w:tab/>
            </w:r>
            <w:r>
              <w:rPr>
                <w:noProof/>
                <w:webHidden/>
              </w:rPr>
              <w:fldChar w:fldCharType="begin"/>
            </w:r>
            <w:r>
              <w:rPr>
                <w:noProof/>
                <w:webHidden/>
              </w:rPr>
              <w:instrText xml:space="preserve"> PAGEREF _Toc108609363 \h </w:instrText>
            </w:r>
            <w:r>
              <w:rPr>
                <w:noProof/>
                <w:webHidden/>
              </w:rPr>
            </w:r>
            <w:r>
              <w:rPr>
                <w:noProof/>
                <w:webHidden/>
              </w:rPr>
              <w:fldChar w:fldCharType="separate"/>
            </w:r>
            <w:r w:rsidR="00CC7BDA">
              <w:rPr>
                <w:noProof/>
                <w:webHidden/>
              </w:rPr>
              <w:t>20</w:t>
            </w:r>
            <w:r>
              <w:rPr>
                <w:noProof/>
                <w:webHidden/>
              </w:rPr>
              <w:fldChar w:fldCharType="end"/>
            </w:r>
          </w:hyperlink>
        </w:p>
        <w:p w14:paraId="3B114C9F" w14:textId="70B6B507" w:rsidR="006F64F5" w:rsidRDefault="006F64F5">
          <w:pPr>
            <w:pStyle w:val="TOC1"/>
            <w:tabs>
              <w:tab w:val="left" w:pos="1540"/>
              <w:tab w:val="right" w:leader="dot" w:pos="9016"/>
            </w:tabs>
            <w:rPr>
              <w:rFonts w:asciiTheme="minorHAnsi" w:eastAsiaTheme="minorEastAsia" w:hAnsiTheme="minorHAnsi"/>
              <w:noProof/>
              <w:sz w:val="22"/>
            </w:rPr>
          </w:pPr>
          <w:hyperlink w:anchor="_Toc108609364" w:history="1">
            <w:r w:rsidRPr="00771B88">
              <w:rPr>
                <w:rStyle w:val="Hyperlink"/>
                <w:noProof/>
              </w:rPr>
              <w:t>Appendix 1:</w:t>
            </w:r>
            <w:r>
              <w:rPr>
                <w:rFonts w:asciiTheme="minorHAnsi" w:eastAsiaTheme="minorEastAsia" w:hAnsiTheme="minorHAnsi"/>
                <w:noProof/>
                <w:sz w:val="22"/>
              </w:rPr>
              <w:tab/>
            </w:r>
            <w:r w:rsidRPr="00771B88">
              <w:rPr>
                <w:rStyle w:val="Hyperlink"/>
                <w:noProof/>
              </w:rPr>
              <w:t>Gantt Chart</w:t>
            </w:r>
            <w:r>
              <w:rPr>
                <w:noProof/>
                <w:webHidden/>
              </w:rPr>
              <w:tab/>
            </w:r>
            <w:r>
              <w:rPr>
                <w:noProof/>
                <w:webHidden/>
              </w:rPr>
              <w:fldChar w:fldCharType="begin"/>
            </w:r>
            <w:r>
              <w:rPr>
                <w:noProof/>
                <w:webHidden/>
              </w:rPr>
              <w:instrText xml:space="preserve"> PAGEREF _Toc108609364 \h </w:instrText>
            </w:r>
            <w:r>
              <w:rPr>
                <w:noProof/>
                <w:webHidden/>
              </w:rPr>
            </w:r>
            <w:r>
              <w:rPr>
                <w:noProof/>
                <w:webHidden/>
              </w:rPr>
              <w:fldChar w:fldCharType="separate"/>
            </w:r>
            <w:r w:rsidR="00CC7BDA">
              <w:rPr>
                <w:noProof/>
                <w:webHidden/>
              </w:rPr>
              <w:t>20</w:t>
            </w:r>
            <w:r>
              <w:rPr>
                <w:noProof/>
                <w:webHidden/>
              </w:rPr>
              <w:fldChar w:fldCharType="end"/>
            </w:r>
          </w:hyperlink>
        </w:p>
        <w:p w14:paraId="3B436637" w14:textId="21B54914" w:rsidR="00923B20" w:rsidRDefault="00923B20">
          <w:r>
            <w:rPr>
              <w:b/>
              <w:bCs/>
              <w:noProof/>
            </w:rPr>
            <w:fldChar w:fldCharType="end"/>
          </w:r>
        </w:p>
      </w:sdtContent>
    </w:sdt>
    <w:p w14:paraId="56C88B72" w14:textId="4AE8FCCD" w:rsidR="00195D35" w:rsidRDefault="00195D35">
      <w:r>
        <w:br w:type="page"/>
      </w:r>
    </w:p>
    <w:p w14:paraId="288C932C" w14:textId="77777777" w:rsidR="00195D35" w:rsidRDefault="00195D35" w:rsidP="00A72745">
      <w:pPr>
        <w:pStyle w:val="Kevin"/>
      </w:pPr>
      <w:bookmarkStart w:id="3" w:name="_Toc108609309"/>
      <w:r>
        <w:lastRenderedPageBreak/>
        <w:t>List of Figures</w:t>
      </w:r>
      <w:bookmarkEnd w:id="3"/>
    </w:p>
    <w:p w14:paraId="439EC0D6" w14:textId="116C5985" w:rsidR="006F64F5" w:rsidRDefault="00825E88">
      <w:pPr>
        <w:pStyle w:val="TableofFigures"/>
        <w:tabs>
          <w:tab w:val="right" w:leader="dot" w:pos="9016"/>
        </w:tabs>
        <w:rPr>
          <w:rFonts w:asciiTheme="minorHAnsi" w:eastAsiaTheme="minorEastAsia" w:hAnsiTheme="minorHAnsi"/>
          <w:noProof/>
          <w:sz w:val="22"/>
        </w:rPr>
      </w:pPr>
      <w:r>
        <w:fldChar w:fldCharType="begin"/>
      </w:r>
      <w:r>
        <w:instrText xml:space="preserve"> TOC \h \z \c "Figure" </w:instrText>
      </w:r>
      <w:r>
        <w:fldChar w:fldCharType="separate"/>
      </w:r>
      <w:hyperlink w:anchor="_Toc108609269" w:history="1">
        <w:r w:rsidR="006F64F5" w:rsidRPr="00831581">
          <w:rPr>
            <w:rStyle w:val="Hyperlink"/>
            <w:noProof/>
          </w:rPr>
          <w:t>Figure 2.1 Conceptual Framework</w:t>
        </w:r>
        <w:r w:rsidR="006F64F5">
          <w:rPr>
            <w:noProof/>
            <w:webHidden/>
          </w:rPr>
          <w:tab/>
        </w:r>
        <w:r w:rsidR="006F64F5">
          <w:rPr>
            <w:noProof/>
            <w:webHidden/>
          </w:rPr>
          <w:fldChar w:fldCharType="begin"/>
        </w:r>
        <w:r w:rsidR="006F64F5">
          <w:rPr>
            <w:noProof/>
            <w:webHidden/>
          </w:rPr>
          <w:instrText xml:space="preserve"> PAGEREF _Toc108609269 \h </w:instrText>
        </w:r>
        <w:r w:rsidR="006F64F5">
          <w:rPr>
            <w:noProof/>
            <w:webHidden/>
          </w:rPr>
        </w:r>
        <w:r w:rsidR="006F64F5">
          <w:rPr>
            <w:noProof/>
            <w:webHidden/>
          </w:rPr>
          <w:fldChar w:fldCharType="separate"/>
        </w:r>
        <w:r w:rsidR="00CC7BDA">
          <w:rPr>
            <w:noProof/>
            <w:webHidden/>
          </w:rPr>
          <w:t>9</w:t>
        </w:r>
        <w:r w:rsidR="006F64F5">
          <w:rPr>
            <w:noProof/>
            <w:webHidden/>
          </w:rPr>
          <w:fldChar w:fldCharType="end"/>
        </w:r>
      </w:hyperlink>
    </w:p>
    <w:p w14:paraId="3C58B612" w14:textId="61E34DB5" w:rsidR="006F64F5" w:rsidRDefault="006F64F5">
      <w:pPr>
        <w:pStyle w:val="TableofFigures"/>
        <w:tabs>
          <w:tab w:val="right" w:leader="dot" w:pos="9016"/>
        </w:tabs>
        <w:rPr>
          <w:rFonts w:asciiTheme="minorHAnsi" w:eastAsiaTheme="minorEastAsia" w:hAnsiTheme="minorHAnsi"/>
          <w:noProof/>
          <w:sz w:val="22"/>
        </w:rPr>
      </w:pPr>
      <w:hyperlink w:anchor="_Toc108609270" w:history="1">
        <w:r w:rsidRPr="00831581">
          <w:rPr>
            <w:rStyle w:val="Hyperlink"/>
            <w:noProof/>
          </w:rPr>
          <w:t>Figure 3.1 Design thinking methodology (Adopted from</w:t>
        </w:r>
        <w:r w:rsidRPr="00831581">
          <w:rPr>
            <w:rStyle w:val="Hyperlink"/>
            <w:rFonts w:cs="Times New Roman"/>
            <w:noProof/>
          </w:rPr>
          <w:t>(Steinke et al., 2017)</w:t>
        </w:r>
        <w:r w:rsidRPr="00831581">
          <w:rPr>
            <w:rStyle w:val="Hyperlink"/>
            <w:noProof/>
          </w:rPr>
          <w:t>)</w:t>
        </w:r>
        <w:r>
          <w:rPr>
            <w:noProof/>
            <w:webHidden/>
          </w:rPr>
          <w:tab/>
        </w:r>
        <w:r>
          <w:rPr>
            <w:noProof/>
            <w:webHidden/>
          </w:rPr>
          <w:fldChar w:fldCharType="begin"/>
        </w:r>
        <w:r>
          <w:rPr>
            <w:noProof/>
            <w:webHidden/>
          </w:rPr>
          <w:instrText xml:space="preserve"> PAGEREF _Toc108609270 \h </w:instrText>
        </w:r>
        <w:r>
          <w:rPr>
            <w:noProof/>
            <w:webHidden/>
          </w:rPr>
        </w:r>
        <w:r>
          <w:rPr>
            <w:noProof/>
            <w:webHidden/>
          </w:rPr>
          <w:fldChar w:fldCharType="separate"/>
        </w:r>
        <w:r w:rsidR="00CC7BDA">
          <w:rPr>
            <w:noProof/>
            <w:webHidden/>
          </w:rPr>
          <w:t>10</w:t>
        </w:r>
        <w:r>
          <w:rPr>
            <w:noProof/>
            <w:webHidden/>
          </w:rPr>
          <w:fldChar w:fldCharType="end"/>
        </w:r>
      </w:hyperlink>
    </w:p>
    <w:p w14:paraId="1BA77957" w14:textId="324DB2B2" w:rsidR="00195D35" w:rsidRDefault="00825E88">
      <w:r>
        <w:rPr>
          <w:b/>
          <w:bCs/>
          <w:noProof/>
        </w:rPr>
        <w:fldChar w:fldCharType="end"/>
      </w:r>
      <w:r w:rsidR="00195D35">
        <w:br w:type="page"/>
      </w:r>
    </w:p>
    <w:p w14:paraId="690CC3BB" w14:textId="77777777" w:rsidR="00195D35" w:rsidRDefault="00195D35" w:rsidP="00A72745">
      <w:pPr>
        <w:pStyle w:val="Kevin"/>
      </w:pPr>
      <w:bookmarkStart w:id="4" w:name="_Toc108609310"/>
      <w:r>
        <w:lastRenderedPageBreak/>
        <w:t>List of Abbreviations</w:t>
      </w:r>
      <w:bookmarkEnd w:id="4"/>
    </w:p>
    <w:p w14:paraId="0787C3CC" w14:textId="77777777" w:rsidR="00035884" w:rsidRDefault="00035884">
      <w:r>
        <w:t>ANN – Artificial Neural Network</w:t>
      </w:r>
    </w:p>
    <w:p w14:paraId="7E6F2FEA" w14:textId="77777777" w:rsidR="00035884" w:rsidRDefault="00035884">
      <w:r>
        <w:t>ARS – Adventitious Respiratory Sounds</w:t>
      </w:r>
    </w:p>
    <w:p w14:paraId="0A8E16CD" w14:textId="77777777" w:rsidR="00035884" w:rsidRDefault="00035884">
      <w:r>
        <w:t>CNN – Convolutional Neural Network</w:t>
      </w:r>
    </w:p>
    <w:p w14:paraId="080D7471" w14:textId="77777777" w:rsidR="00035884" w:rsidRDefault="00035884">
      <w:r>
        <w:t>DFD – Data Flow Diagram</w:t>
      </w:r>
    </w:p>
    <w:p w14:paraId="0738CED9" w14:textId="77777777" w:rsidR="00035884" w:rsidRDefault="00035884">
      <w:r>
        <w:t>ERD – Entity Relationship Diagram</w:t>
      </w:r>
    </w:p>
    <w:p w14:paraId="29640C5D" w14:textId="77777777" w:rsidR="00035884" w:rsidRDefault="00035884">
      <w:r>
        <w:t>GOLD – Global Initiative for Chronic Obstructive Lung Disease</w:t>
      </w:r>
    </w:p>
    <w:p w14:paraId="7E3B01BB" w14:textId="77777777" w:rsidR="00035884" w:rsidRDefault="00035884">
      <w:r>
        <w:t xml:space="preserve">KNN – K-Nearest Neighbor </w:t>
      </w:r>
    </w:p>
    <w:p w14:paraId="38BE5ABF" w14:textId="77777777" w:rsidR="00035884" w:rsidRDefault="00035884">
      <w:r>
        <w:t>MFCC – Mel Frequency Cepstral Coefficient</w:t>
      </w:r>
    </w:p>
    <w:p w14:paraId="79AC15F1" w14:textId="77777777" w:rsidR="00035884" w:rsidRDefault="00035884">
      <w:r>
        <w:t>SSAD – Structured System Analysis and Design</w:t>
      </w:r>
    </w:p>
    <w:p w14:paraId="59D2C678" w14:textId="77777777" w:rsidR="00035884" w:rsidRDefault="00035884">
      <w:r>
        <w:t>STFT – Short-Time Fourier Transform</w:t>
      </w:r>
    </w:p>
    <w:p w14:paraId="0614D69E" w14:textId="77777777" w:rsidR="00035884" w:rsidRDefault="00035884" w:rsidP="00063481">
      <w:r>
        <w:t xml:space="preserve">TB – Tuberculosis </w:t>
      </w:r>
    </w:p>
    <w:p w14:paraId="687A29E3" w14:textId="77777777" w:rsidR="00035884" w:rsidRDefault="00035884">
      <w:r>
        <w:t>WHO – World Health Organization</w:t>
      </w:r>
    </w:p>
    <w:p w14:paraId="31A5D60A" w14:textId="77777777" w:rsidR="00035884" w:rsidRDefault="00035884" w:rsidP="00063481">
      <w:r>
        <w:t>WPT – Wavelet Packet Transform</w:t>
      </w:r>
    </w:p>
    <w:p w14:paraId="50F41DB6" w14:textId="225F1619" w:rsidR="00195D35" w:rsidRDefault="00195D35">
      <w:r>
        <w:br w:type="page"/>
      </w:r>
    </w:p>
    <w:p w14:paraId="2B7C42DD" w14:textId="77777777" w:rsidR="00C15CCA" w:rsidRDefault="00C15CCA" w:rsidP="00C27754">
      <w:pPr>
        <w:pStyle w:val="Heading1"/>
        <w:sectPr w:rsidR="00C15CCA" w:rsidSect="00C15CCA">
          <w:footerReference w:type="default" r:id="rId9"/>
          <w:pgSz w:w="11906" w:h="16838"/>
          <w:pgMar w:top="1440" w:right="1440" w:bottom="1440" w:left="1440" w:header="708" w:footer="708" w:gutter="0"/>
          <w:pgNumType w:fmt="lowerRoman" w:start="2"/>
          <w:cols w:space="708"/>
          <w:docGrid w:linePitch="360"/>
        </w:sectPr>
      </w:pPr>
    </w:p>
    <w:p w14:paraId="3925A086" w14:textId="4241772D" w:rsidR="00195D35" w:rsidRDefault="00195D35" w:rsidP="00C27754">
      <w:pPr>
        <w:pStyle w:val="Heading1"/>
      </w:pPr>
      <w:bookmarkStart w:id="5" w:name="_Toc108609311"/>
      <w:r>
        <w:lastRenderedPageBreak/>
        <w:t>Introduction</w:t>
      </w:r>
      <w:bookmarkEnd w:id="5"/>
    </w:p>
    <w:p w14:paraId="204B1CFA" w14:textId="59E8A6F5" w:rsidR="00195D35" w:rsidRDefault="00195D35" w:rsidP="00E73DAC">
      <w:pPr>
        <w:pStyle w:val="Heading2"/>
      </w:pPr>
      <w:bookmarkStart w:id="6" w:name="_Toc108609312"/>
      <w:r>
        <w:t>Background Information</w:t>
      </w:r>
      <w:bookmarkEnd w:id="6"/>
    </w:p>
    <w:p w14:paraId="1CFA577D" w14:textId="7841A374" w:rsidR="001B1D04" w:rsidRDefault="00CE0F5B" w:rsidP="00A40F51">
      <w:r>
        <w:t>Cardiorespiratory diseases are a wide range of serious disorders that affect the heart and lungs</w:t>
      </w:r>
      <w:r w:rsidR="007D5357">
        <w:t>.</w:t>
      </w:r>
      <w:r w:rsidR="000743C7">
        <w:t xml:space="preserve"> According to WHO, cardiorespiratory diseases are the third leading cause of death worldwide.</w:t>
      </w:r>
      <w:r w:rsidR="007D5357">
        <w:t xml:space="preserve"> These diseases cause a significant health and socioeconomic burden on health systems </w:t>
      </w:r>
      <w:r w:rsidR="007D5357">
        <w:fldChar w:fldCharType="begin"/>
      </w:r>
      <w:r w:rsidR="007D5357">
        <w:instrText xml:space="preserve"> ADDIN ZOTERO_ITEM CSL_CITATION {"citationID":"hrg3j1wM","properties":{"formattedCitation":"(Gibson et al., 2013)","plainCitation":"(Gibson et al., 2013)","noteIndex":0},"citationItems":[{"id":13,"uris":["http://zotero.org/users/local/0LrrM0sI/items/TXIX68VS"],"itemData":{"id":13,"type":"article-journal","container-title":"European Respiratory Journal","DOI":"10.1183/09031936.00105513","ISSN":"0903-1936, 1399-3003","issue":"3","journalAbbreviation":"Eur Respir J","language":"en","page":"559-563","source":"DOI.org (Crossref)","title":"Respiratory health and disease in Europe: the new European Lung White Book","title-short":"Respiratory health and disease in Europe","volume":"42","author":[{"family":"Gibson","given":"G. John"},{"family":"Loddenkemper","given":"Robert"},{"family":"Lundbäck","given":"Bo"},{"family":"Sibille","given":"Yves"}],"issued":{"date-parts":[["2013",9]]}}}],"schema":"https://github.com/citation-style-language/schema/raw/master/csl-citation.json"} </w:instrText>
      </w:r>
      <w:r w:rsidR="007D5357">
        <w:fldChar w:fldCharType="separate"/>
      </w:r>
      <w:r w:rsidR="00414497" w:rsidRPr="00414497">
        <w:rPr>
          <w:rFonts w:cs="Times New Roman"/>
        </w:rPr>
        <w:t>(Gibson et al., 2013)</w:t>
      </w:r>
      <w:r w:rsidR="007D5357">
        <w:fldChar w:fldCharType="end"/>
      </w:r>
      <w:r w:rsidR="007D5357">
        <w:t xml:space="preserve">. </w:t>
      </w:r>
      <w:r w:rsidR="00A934E8" w:rsidRPr="00A934E8">
        <w:t>Therefore, in the last</w:t>
      </w:r>
      <w:r w:rsidR="00A934E8">
        <w:t xml:space="preserve"> </w:t>
      </w:r>
      <w:r w:rsidR="00A934E8" w:rsidRPr="00A934E8">
        <w:t>decade, significant research efforts have been dedicated to</w:t>
      </w:r>
      <w:r w:rsidR="00A934E8">
        <w:t xml:space="preserve"> </w:t>
      </w:r>
      <w:r w:rsidR="00A934E8" w:rsidRPr="00A934E8">
        <w:t>improving early diagnosis and routine monitoring of patients</w:t>
      </w:r>
      <w:r w:rsidR="00A934E8">
        <w:t xml:space="preserve"> </w:t>
      </w:r>
      <w:r w:rsidR="00A934E8" w:rsidRPr="00A934E8">
        <w:t xml:space="preserve">with </w:t>
      </w:r>
      <w:r w:rsidR="00A934E8">
        <w:t>cardio</w:t>
      </w:r>
      <w:r w:rsidR="00A934E8" w:rsidRPr="00A934E8">
        <w:t>respiratory diseases to allow timely interventions</w:t>
      </w:r>
      <w:r w:rsidR="000743C7">
        <w:fldChar w:fldCharType="begin"/>
      </w:r>
      <w:r w:rsidR="000743C7">
        <w:instrText xml:space="preserve"> ADDIN ZOTERO_ITEM CSL_CITATION {"citationID":"BtIQX2iH","properties":{"formattedCitation":"(Marques et al., 2014)","plainCitation":"(Marques et al., 2014)","noteIndex":0},"citationItems":[{"id":17,"uris":["http://zotero.org/users/local/0LrrM0sI/items/F925Y3QW"],"itemData":{"id":17,"type":"article-journal","container-title":"Respiratory Care","DOI":"10.4187/respcare.02765","ISSN":"0020-1324, 1943-3654","issue":"5","journalAbbreviation":"Respiratory Care","language":"en","page":"765-776","source":"DOI.org (Crossref)","title":"Computerized Adventitious Respiratory Sounds as Outcome Measures for Respiratory Therapy: A Systematic Review","title-short":"Computerized Adventitious Respiratory Sounds as Outcome Measures for Respiratory Therapy","volume":"59","author":[{"family":"Marques","given":"A."},{"family":"Oliveira","given":"A."},{"family":"Jacome","given":"C."}],"issued":{"date-parts":[["2014",5,1]]}}}],"schema":"https://github.com/citation-style-language/schema/raw/master/csl-citation.json"} </w:instrText>
      </w:r>
      <w:r w:rsidR="000743C7">
        <w:fldChar w:fldCharType="separate"/>
      </w:r>
      <w:r w:rsidR="00414497" w:rsidRPr="00414497">
        <w:rPr>
          <w:rFonts w:cs="Times New Roman"/>
        </w:rPr>
        <w:t>(Marques et al., 2014)</w:t>
      </w:r>
      <w:r w:rsidR="000743C7">
        <w:fldChar w:fldCharType="end"/>
      </w:r>
      <w:r w:rsidR="000743C7">
        <w:t>.</w:t>
      </w:r>
    </w:p>
    <w:p w14:paraId="0928808C" w14:textId="5A1A8C2A" w:rsidR="00713011" w:rsidRDefault="003609C4" w:rsidP="00A40F51">
      <w:r>
        <w:t>The occurrence of readmissions is often an indicator of deficient quality of health services</w:t>
      </w:r>
      <w:r>
        <w:fldChar w:fldCharType="begin"/>
      </w:r>
      <w:r>
        <w:instrText xml:space="preserve"> ADDIN ZOTERO_ITEM CSL_CITATION {"citationID":"pB5a89zg","properties":{"formattedCitation":"(Ram\\uc0\\u237{}rez &amp; Herrera, 2019)","plainCitation":"(Ramírez &amp; Herrera, 2019)","noteIndex":0},"citationItems":[{"id":33,"uris":["http://zotero.org/users/local/0LrrM0sI/items/9UCX56SF"],"itemData":{"id":33,"type":"paper-conference","abstract":"Hospital readmissions pose additional costs and discomfort for the patient and their occurrences are indicative of deficient health service quality, hence efforts are generally made by medical professionals in order to prevent them. These endeavors are especially critical in the case of chronic conditions, such as diabetes. Recent developments in machine learning have been successful at predicting readmissions from the medical history of the diabetic patient. However, these approaches rely on a large number of clinical variables thereby requiring deep learning techniques. This article presents the application of simpler machine learning models achieving superior prediction performance while making computations more tractable.","container-title":"2019 IEEE Colombian Conference on Applications in Computational Intelligence (ColCACI)","DOI":"10.1109/ColCACI.2019.8781796","event":"2019 IEEE Colombian Conference on Applications in Computational Intelligence (ColCACI)","page":"1-4","source":"IEEE Xplore","title":"Prediction of diabetic patient readmission using machine learning","author":[{"family":"Ramírez","given":"Juan Camilo"},{"family":"Herrera","given":"David"}],"issued":{"date-parts":[["2019",6]]}}}],"schema":"https://github.com/citation-style-language/schema/raw/master/csl-citation.json"} </w:instrText>
      </w:r>
      <w:r>
        <w:fldChar w:fldCharType="separate"/>
      </w:r>
      <w:r w:rsidRPr="003609C4">
        <w:rPr>
          <w:rFonts w:cs="Times New Roman"/>
          <w:szCs w:val="24"/>
        </w:rPr>
        <w:t>(Ramírez &amp; Herrera, 2019)</w:t>
      </w:r>
      <w:r>
        <w:fldChar w:fldCharType="end"/>
      </w:r>
      <w:r>
        <w:t xml:space="preserve">. </w:t>
      </w:r>
      <w:r w:rsidR="00A83904">
        <w:t>Readmissions</w:t>
      </w:r>
      <w:r>
        <w:t xml:space="preserve"> cause a burden on medical facilities in terms of increased cost and mortality rates, therefore efforts by medical experts are made to reduce them</w:t>
      </w:r>
      <w:r w:rsidR="00897D18">
        <w:fldChar w:fldCharType="begin"/>
      </w:r>
      <w:r w:rsidR="00897D18">
        <w:instrText xml:space="preserve"> ADDIN ZOTERO_ITEM CSL_CITATION {"citationID":"Ozv2GK2K","properties":{"formattedCitation":"(Brunner-La Rocca et al., 2020)","plainCitation":"(Brunner-La Rocca et al., 2020)","noteIndex":0},"citationItems":[{"id":"L9gN0u4s/F8ELQycl","uris":["http://zotero.org/users/local/0LrrM0sI/items/XPEP4KB7"],"itemData":{"id":"L9gN0u4s/F8ELQycl","type":"article-journal","container-title":"PLOS ONE","DOI":"10.1371/journal.pone.0233457","ISSN":"1932-6203","issue":"6","journalAbbreviation":"PLoS ONE","language":"en","page":"e0233457","source":"DOI.org (Crossref)","title":"Reasons for readmission after hospital discharge in patients with chronic diseases—Information from an international dataset","volume":"15","author":[{"family":"Brunner-La Rocca","given":"Hans-Peter"},{"family":"Peden","given":"Carol J."},{"family":"Soong","given":"John"},{"family":"Holman","given":"Per Arne"},{"family":"Bogdanovskaya","given":"Maria"},{"family":"Barclay","given":"Lorna"}],"editor":[{"family":"Savarese","given":"Gianluigi"}],"issued":{"date-parts":[["2020",6,30]]}}}],"schema":"https://github.com/citation-style-language/schema/raw/master/csl-citation.json"} </w:instrText>
      </w:r>
      <w:r w:rsidR="00897D18">
        <w:fldChar w:fldCharType="separate"/>
      </w:r>
      <w:r w:rsidR="00897D18" w:rsidRPr="00897D18">
        <w:rPr>
          <w:rFonts w:cs="Times New Roman"/>
        </w:rPr>
        <w:t>(Brunner et al., 2020)</w:t>
      </w:r>
      <w:r w:rsidR="00897D18">
        <w:fldChar w:fldCharType="end"/>
      </w:r>
      <w:r w:rsidR="009C5AF1">
        <w:t>. One of the leading causes of readmissions is misdiagnosis of disease</w:t>
      </w:r>
      <w:r w:rsidR="00A83904">
        <w:t>s</w:t>
      </w:r>
      <w:r w:rsidR="00A83904">
        <w:fldChar w:fldCharType="begin"/>
      </w:r>
      <w:r w:rsidR="00A83904">
        <w:instrText xml:space="preserve"> ADDIN ZOTERO_ITEM CSL_CITATION {"citationID":"Yd0tNSOd","properties":{"formattedCitation":"(Barzegari et al., 2017)","plainCitation":"(Barzegari et al., 2017)","noteIndex":0},"citationItems":[{"id":39,"uris":["http://zotero.org/users/local/0LrrM0sI/items/8AA2BMBR"],"itemData":{"id":39,"type":"article-journal","abstract":"There are several factors that lead to early return of patients to the medical centers. These could be due to latent illnesses, misdiagnosis or even inadequate medical care due to staff being worn out. Determining the mentioned factors could help decrease the rate of readmission, restore patient's confidence in health centers and decrease the cost of medical care. Chi lung Wu et al. in 2010 sought to find out the major cause of patients’ return within 24 hours after discharge from emergency department (ED) and showed that abdominal pain and fever were the most common causes of patients' return, respectively. They found that, on average, 5.5% of discharged patients returned to the hospital. Tazhibi et al. carried out a research to find out major causes of readmission in Alzahra Hospital, Isfahan, Iran, and concluded that factors related to the patient and hospital could be held responsible for the patients’ readmission to the studied hospital. Verelst S et al., investigating the reasons for patient re-hospitalization within 72 hours after discharge in a teaching hospital in Belgium, found that 1.9% of admissions to the ED were in fact readmissions. 12% of this population were readmitted because of misdiagnosis. Chang SY et al. carried out a research in a teaching hospital in Taiwan to investigate the reasons for non-traumatic patient readmission within 72 hours of their discharge. They reported the rate of 3.5% for their readmissions out of their overall 72000 visits. Misdiagnosis was the most common problem among patients who had been readmitted shortly after discharge. In a retrospective cross-sectional study, we evaluated the medical profiles of all patients who were readmitted within 72 hours of their discharge from the ED of Golestan Hospital, Ahvaz, Iran, during July to December 2013, aiming to find the readmission rate of this ED. 63736 patients were admitted to the ED during the 6-month study period, 635 (0.99 %) cases of which were readmitted within the first 72 hours of discharge (67.1% male). 338 (53.2%) were 16 – 45 years old. Traumatic injuries (37.1%), flank pain (8.3%), acute coronary syndrome (7.2%), Cerebro-vascular accident (5.2%), and abdominal pain (4.8%) were among the most frequent causes of previous ED visit of readmitted patients.  Finally, 70.2% of these patients were discharged again, 15.7% were admitted to other hospital wards, and 14.1% were transferred to other hospitals. Comparing the results of the present study with previous ones indicates that readmission rate can vary widely not only among different countries but also among various hospitals of the same country. For instance, in the studied hospital, which is a trauma center in the region, readmission rate of trauma patients is higher. Since readmissions cause unnecessary overcrowding in ED, it would be best if each hospital evaluated their rate of readmission and its causes, and then tried to relieve the problems found. This can be effective in better management of ED, reduction of treatment costs, increasing patient satisfaction, and prevention of ED overcrowding.","container-title":"Emergency","DOI":"10.22037/emergency.v5i1.16667","ISSN":"23454571, 23454563","issue":"1","language":"eng","source":"DOI.org (CSL JSON)","title":"Emergency Department Readmission Rate within 72 Hours after Discharge; a Letter to Editor","URL":"https://doi.org/10.22037/emergency.v5i1.16667","volume":"5","author":[{"family":"Barzegari","given":"Hassan"},{"family":"Fahimi","given":"Mohammad Ali"},{"family":"Dehghanian","given":"Schwann"}],"accessed":{"date-parts":[["2022",6,11]]},"issued":{"date-parts":[["2017"]]}}}],"schema":"https://github.com/citation-style-language/schema/raw/master/csl-citation.json"} </w:instrText>
      </w:r>
      <w:r w:rsidR="00A83904">
        <w:fldChar w:fldCharType="separate"/>
      </w:r>
      <w:r w:rsidR="00A83904" w:rsidRPr="00A83904">
        <w:rPr>
          <w:rFonts w:cs="Times New Roman"/>
        </w:rPr>
        <w:t>(Barzegari et al., 2017)</w:t>
      </w:r>
      <w:r w:rsidR="00A83904">
        <w:fldChar w:fldCharType="end"/>
      </w:r>
      <w:r w:rsidR="009C5AF1">
        <w:t xml:space="preserve">, which is preventable when artificial intelligence is introduced to complement medical decisions made during diagnosis. </w:t>
      </w:r>
    </w:p>
    <w:p w14:paraId="27328EF0" w14:textId="6161E4FD" w:rsidR="000743C7" w:rsidRDefault="000743C7" w:rsidP="00A40F51">
      <w:r>
        <w:t xml:space="preserve">Patients suffering from cardiorespiratory diseases exhibit ARS as one of the main symptoms. </w:t>
      </w:r>
      <w:r w:rsidR="00A40F51">
        <w:t>Respiratory sounds play an important role in indicating the respiratory hea</w:t>
      </w:r>
      <w:r w:rsidR="00A83904">
        <w:t>l</w:t>
      </w:r>
      <w:r w:rsidR="00A40F51">
        <w:t>th of an individual. These sounds have been validated as an objective, simple, and noninvasive marker to check the respiratory system</w:t>
      </w:r>
      <w:r w:rsidR="00A40F51">
        <w:fldChar w:fldCharType="begin"/>
      </w:r>
      <w:r w:rsidR="00A40F51">
        <w:instrText xml:space="preserve"> ADDIN ZOTERO_ITEM CSL_CITATION {"citationID":"xQ3fmk3e","properties":{"formattedCitation":"(J\\uc0\\u225{}come &amp; Marques, 2015)","plainCitation":"(Jácome &amp; Marques, 2015)","noteIndex":0},"citationItems":[{"id":19,"uris":["http://zotero.org/users/local/0LrrM0sI/items/79NVWU44"],"itemData":{"id":19,"type":"article-journal","abstract":"Computerized respiratory sound analysis provides objective information about the respiratory system and may be useful to monitor patients with chronic obstructive pulmonary disease (COPD) and detect exacerbations early. For these purposes, a thorough understanding of the typical computerized respiratory sounds in patients with COPD during stable periods is essential. This review aimed to systematize the existing evidence on computerized respiratory sounds in stable COPD. A literature search in the Medline, EBSCO, Web of Knowledge and Scopus databases was performed. Seven original articles were included. The maximum frequencies of normal inspiratory sounds at the posterior chest were between 113 and 130Hz, lower than the frequency found at trachea (228 Hz). During inspiration, the frequency of normal respiratory sounds was found to be higher than expiration (130 vs. 100Hz). Crackles were predominantly inspiratory (2.9-5 vs. expiratory 0.73-2) and characterized by long durations of the variables initial deflection width (1.88-2.1 ms) and two cycle duration (7.7-11.6 ms). Expiratory wheeze rate was higher than inspiratory rate. In patients with COPD normal respiratory sounds seem to follow the pattern observed in healthy people and adventitious respiratory sounds are mainly characterized by inspiratory and coarse crackles and expiratory wheezes. Further research with larger samples and following the Computerized Respiratory Sound Analysis (CORSA) guidelines are needed.","container-title":"COPD","DOI":"10.3109/15412555.2014.908832","ISSN":"1541-2563","issue":"1","journalAbbreviation":"COPD","language":"eng","note":"PMID: 24914587","page":"104-112","source":"PubMed","title":"Computerized respiratory sounds in patients with COPD: a systematic review","title-short":"Computerized respiratory sounds in patients with COPD","volume":"12","author":[{"family":"Jácome","given":"Cristina"},{"family":"Marques","given":"Alda"}],"issued":{"date-parts":[["2015",2]]}}}],"schema":"https://github.com/citation-style-language/schema/raw/master/csl-citation.json"} </w:instrText>
      </w:r>
      <w:r w:rsidR="00A40F51">
        <w:fldChar w:fldCharType="separate"/>
      </w:r>
      <w:r w:rsidR="00414497" w:rsidRPr="00414497">
        <w:rPr>
          <w:rFonts w:cs="Times New Roman"/>
          <w:szCs w:val="24"/>
        </w:rPr>
        <w:t>(Jácome &amp; Marques, 2015)</w:t>
      </w:r>
      <w:r w:rsidR="00A40F51">
        <w:fldChar w:fldCharType="end"/>
      </w:r>
      <w:r w:rsidR="00A40F51">
        <w:t xml:space="preserve">. Adventitious sounds are respiratory sounds superimposed on normal respiratory sounds, which can be discontinuous </w:t>
      </w:r>
      <w:r w:rsidR="00754624">
        <w:t xml:space="preserve">such as </w:t>
      </w:r>
      <w:r w:rsidR="00A40F51">
        <w:t xml:space="preserve">crackles or continuous </w:t>
      </w:r>
      <w:r w:rsidR="00754624">
        <w:t xml:space="preserve">such as </w:t>
      </w:r>
      <w:r w:rsidR="00A40F51">
        <w:t>wheezes.</w:t>
      </w:r>
    </w:p>
    <w:p w14:paraId="3C08B05C" w14:textId="66536136" w:rsidR="00A40F51" w:rsidRDefault="000144E6" w:rsidP="000144E6">
      <w:r>
        <w:t>Lung auscultation is an essential part of the respiratory examination and is helpful in diagnosing various disorders</w:t>
      </w:r>
      <w:r w:rsidR="00414497">
        <w:t>. I</w:t>
      </w:r>
      <w:r>
        <w:t>t is heavily reliant on the presence of adventitious sounds produced when breathing</w:t>
      </w:r>
      <w:r w:rsidR="00297D9D">
        <w:fldChar w:fldCharType="begin"/>
      </w:r>
      <w:r w:rsidR="00297D9D">
        <w:instrText xml:space="preserve"> ADDIN ZOTERO_ITEM CSL_CITATION {"citationID":"XXtPLzhA","properties":{"formattedCitation":"(Perna &amp; Tagarelli, 2019)","plainCitation":"(Perna &amp; Tagarelli, 2019)","noteIndex":0},"citationItems":[{"id":22,"uris":["http://zotero.org/users/local/0LrrM0sI/items/M5MKAGSJ"],"itemData":{"id":22,"type":"paper-conference","container-title":"2019 IEEE 32nd International Symposium on Computer-Based Medical Systems (CBMS)","DOI":"10.1109/CBMS.2019.00020","event":"2019 IEEE 32nd International Symposium on Computer-Based Medical Systems (CBMS)","event-place":"Cordoba, Spain","ISBN":"978-1-72812-286-1","page":"50-55","publisher":"IEEE","publisher-place":"Cordoba, Spain","source":"DOI.org (Crossref)","title":"Deep Auscultation: Predicting Respiratory Anomalies and Diseases via Recurrent Neural Networks","title-short":"Deep Auscultation","URL":"https://ieeexplore.ieee.org/document/8787435/","author":[{"family":"Perna","given":"Diego"},{"family":"Tagarelli","given":"Andrea"}],"accessed":{"date-parts":[["2022",6,7]]},"issued":{"date-parts":[["2019",6]]}}}],"schema":"https://github.com/citation-style-language/schema/raw/master/csl-citation.json"} </w:instrText>
      </w:r>
      <w:r w:rsidR="00297D9D">
        <w:fldChar w:fldCharType="separate"/>
      </w:r>
      <w:r w:rsidR="00414497" w:rsidRPr="00414497">
        <w:rPr>
          <w:rFonts w:cs="Times New Roman"/>
        </w:rPr>
        <w:t>(Perna &amp; Tagarelli, 2019)</w:t>
      </w:r>
      <w:r w:rsidR="00297D9D">
        <w:fldChar w:fldCharType="end"/>
      </w:r>
      <w:r>
        <w:t xml:space="preserve">. </w:t>
      </w:r>
      <w:r w:rsidR="00297D9D">
        <w:t>The stethoscope has always been considered an indispensable diagnostic tool especially when it comes to auscultations</w:t>
      </w:r>
      <w:r w:rsidR="004A7AD0">
        <w:t xml:space="preserve">, but it suffers from limitations that need to be avoided </w:t>
      </w:r>
      <w:r w:rsidR="00AD43DC">
        <w:t>to</w:t>
      </w:r>
      <w:r w:rsidR="004A7AD0">
        <w:t xml:space="preserve"> reduce the number of readmissions due to cardiorespiratory diseases.</w:t>
      </w:r>
    </w:p>
    <w:p w14:paraId="23DC4E49" w14:textId="1628233C" w:rsidR="00962DC2" w:rsidRPr="001B1D04" w:rsidRDefault="004D0EBC" w:rsidP="000144E6">
      <w:r>
        <w:t xml:space="preserve">There is therefore </w:t>
      </w:r>
      <w:r w:rsidR="00000346">
        <w:t xml:space="preserve">a </w:t>
      </w:r>
      <w:r>
        <w:t xml:space="preserve">need to use a standardized </w:t>
      </w:r>
      <w:r w:rsidR="003F0B51">
        <w:t xml:space="preserve">and automated </w:t>
      </w:r>
      <w:r>
        <w:t xml:space="preserve">method to </w:t>
      </w:r>
      <w:r w:rsidR="009A7F15">
        <w:t>detect and classify</w:t>
      </w:r>
      <w:r w:rsidR="003F0B51">
        <w:t xml:space="preserve"> breathing anomalies</w:t>
      </w:r>
      <w:r w:rsidR="00000346">
        <w:t xml:space="preserve">. </w:t>
      </w:r>
      <w:r w:rsidR="007B4326">
        <w:t xml:space="preserve">Introducing </w:t>
      </w:r>
      <w:r w:rsidR="009A7F15">
        <w:t>a</w:t>
      </w:r>
      <w:r w:rsidR="007B4326">
        <w:t xml:space="preserve">rtificial </w:t>
      </w:r>
      <w:r w:rsidR="009A7F15">
        <w:t>i</w:t>
      </w:r>
      <w:r w:rsidR="007B4326">
        <w:t>ntelligence to the auscultation process can</w:t>
      </w:r>
      <w:r w:rsidR="007B4326" w:rsidRPr="007B4326">
        <w:t xml:space="preserve"> help </w:t>
      </w:r>
      <w:r w:rsidR="007B4326">
        <w:t>with early</w:t>
      </w:r>
      <w:r w:rsidR="007B4326" w:rsidRPr="007B4326">
        <w:t xml:space="preserve"> d</w:t>
      </w:r>
      <w:r w:rsidR="007B4326">
        <w:t>etection</w:t>
      </w:r>
      <w:r w:rsidR="007B4326" w:rsidRPr="007B4326">
        <w:t xml:space="preserve"> of </w:t>
      </w:r>
      <w:r w:rsidR="007B4326">
        <w:t>cardio</w:t>
      </w:r>
      <w:r w:rsidR="007B4326" w:rsidRPr="007B4326">
        <w:t>respiratory disease</w:t>
      </w:r>
      <w:r w:rsidR="00C51635">
        <w:t>s</w:t>
      </w:r>
      <w:r w:rsidR="007B4326" w:rsidRPr="007B4326">
        <w:t xml:space="preserve"> and identify patients in need of emergency treatment</w:t>
      </w:r>
      <w:r w:rsidR="007B4326">
        <w:fldChar w:fldCharType="begin"/>
      </w:r>
      <w:r w:rsidR="007B4326">
        <w:instrText xml:space="preserve"> ADDIN ZOTERO_ITEM CSL_CITATION {"citationID":"QCLZe1XI","properties":{"formattedCitation":"(Kim et al., 2021)","plainCitation":"(Kim et al., 2021)","noteIndex":0},"citationItems":[{"id":23,"uris":["http://zotero.org/users/local/0LrrM0sI/items/6DTE6X8Q"],"itemData":{"id":23,"type":"article-journal","abstract":"Abstract\n            Auscultation has been essential part of the physical examination; this is non-invasive, real-time, and very informative. Detection of abnormal respiratory sounds with a stethoscope is important in diagnosing respiratory diseases and providing first aid. However, accurate interpretation of respiratory sounds requires clinician’s considerable expertise, so trainees such as interns and residents sometimes misidentify respiratory sounds. To overcome such limitations, we tried to develop an automated classification of breath sounds. We utilized deep learning convolutional neural network (CNN) to categorize 1918 respiratory sounds (normal, crackles, wheezes, rhonchi) recorded in the clinical setting. We developed the predictive model for respiratory sound classification combining pretrained image feature extractor of series, respiratory sound, and CNN classifier. It detected abnormal sounds with an accuracy of 86.5% and the area under the ROC curve (AUC) of 0.93. It further classified abnormal lung sounds into crackles, wheezes, or rhonchi with an overall accuracy of 85.7% and a mean AUC of 0.92. On the other hand, as a result of respiratory sound classification by different groups showed varying degree in terms of accuracy; the overall accuracies were 60.3% for medical students, 53.4% for interns, 68.8% for residents, and 80.1% for fellows. Our deep learning-based classification would be able to complement the inaccuracies of clinicians' auscultation, and it may aid in the rapid diagnosis and appropriate treatment of respiratory diseases.","container-title":"Scientific Reports","DOI":"10.1038/s41598-021-96724-7","ISSN":"2045-2322","issue":"1","journalAbbreviation":"Sci Rep","language":"en","page":"17186","source":"DOI.org (Crossref)","title":"Respiratory sound classification for crackles, wheezes, and rhonchi in the clinical field using deep learning","volume":"11","author":[{"family":"Kim","given":"Yoonjoo"},{"family":"Hyon","given":"YunKyong"},{"family":"Jung","given":"Sung Soo"},{"family":"Lee","given":"Sunju"},{"family":"Yoo","given":"Geon"},{"family":"Chung","given":"Chaeuk"},{"family":"Ha","given":"Taeyoung"}],"issued":{"date-parts":[["2021",12]]}}}],"schema":"https://github.com/citation-style-language/schema/raw/master/csl-citation.json"} </w:instrText>
      </w:r>
      <w:r w:rsidR="007B4326">
        <w:fldChar w:fldCharType="separate"/>
      </w:r>
      <w:r w:rsidR="007B4326" w:rsidRPr="007B4326">
        <w:rPr>
          <w:rFonts w:cs="Times New Roman"/>
        </w:rPr>
        <w:t>(Kim et al., 2021)</w:t>
      </w:r>
      <w:r w:rsidR="007B4326">
        <w:fldChar w:fldCharType="end"/>
      </w:r>
      <w:r w:rsidR="007B4326">
        <w:t>.</w:t>
      </w:r>
      <w:r w:rsidR="00897D18">
        <w:t xml:space="preserve"> The proposed solution is focused on detecting the level of severity of the disease so that patients can receive the right treatment, therefore leading to reduced </w:t>
      </w:r>
      <w:r w:rsidR="00897D18">
        <w:lastRenderedPageBreak/>
        <w:t>readmissions</w:t>
      </w:r>
      <w:r w:rsidR="00FC19DC">
        <w:t xml:space="preserve">. </w:t>
      </w:r>
      <w:r w:rsidR="00461461">
        <w:t xml:space="preserve">At the end, the proposed solution should be able to </w:t>
      </w:r>
      <w:r w:rsidR="00461461" w:rsidRPr="00461461">
        <w:t>complemen</w:t>
      </w:r>
      <w:r w:rsidR="00461461">
        <w:t>t</w:t>
      </w:r>
      <w:r w:rsidR="00461461" w:rsidRPr="00461461">
        <w:t xml:space="preserve"> the inaccuracies of clinicians’ auscultation</w:t>
      </w:r>
      <w:r w:rsidR="00F5475D">
        <w:t>s</w:t>
      </w:r>
      <w:r w:rsidR="00C90462">
        <w:t xml:space="preserve"> by providing early diagnosis.</w:t>
      </w:r>
    </w:p>
    <w:p w14:paraId="2583D2C1" w14:textId="421645C8" w:rsidR="00195D35" w:rsidRDefault="00195D35" w:rsidP="00E73DAC">
      <w:pPr>
        <w:pStyle w:val="Heading2"/>
      </w:pPr>
      <w:bookmarkStart w:id="7" w:name="_Toc108609313"/>
      <w:r>
        <w:t>Problem Statement</w:t>
      </w:r>
      <w:bookmarkEnd w:id="7"/>
    </w:p>
    <w:p w14:paraId="12D8ED0E" w14:textId="49F32A04" w:rsidR="00A16937" w:rsidRDefault="00F9390B" w:rsidP="00461461">
      <w:r>
        <w:t>The conventional auscultation suffers from three main disadvantages. Firstly, it can become a bottleneck when there is a disproportionate number of practitioners compared to the overall population because for each patient, a medical professional is required to give a diagnosis based on adventitious lung sounds. Secondly, there is dissimilarity in the interpretation of the adventitious sounds by different medical professionals</w:t>
      </w:r>
      <w:r>
        <w:fldChar w:fldCharType="begin"/>
      </w:r>
      <w:r>
        <w:instrText xml:space="preserve"> ADDIN ZOTERO_ITEM CSL_CITATION {"citationID":"V0DaDAts","properties":{"formattedCitation":"(Acharya &amp; Basu, 2020)","plainCitation":"(Acharya &amp; Basu, 2020)","noteIndex":0},"citationItems":[{"id":25,"uris":["http://zotero.org/users/local/0LrrM0sI/items/32TC58N6"],"itemData":{"id":25,"type":"article-journal","container-title":"IEEE Transactions on Biomedical Circuits and Systems","DOI":"10.1109/TBCAS.2020.2981172","ISSN":"1932-4545, 1940-9990","journalAbbreviation":"IEEE Trans. Biomed. Circuits Syst.","page":"1-1","source":"DOI.org (Crossref)","title":"Deep Neural Network for Respiratory Sound Classification in Wearable Devices Enabled by Patient Specific Model Tuning","author":[{"family":"Acharya","given":"Jyotibdha"},{"family":"Basu","given":"Arindam"}],"issued":{"date-parts":[["2020"]]}}}],"schema":"https://github.com/citation-style-language/schema/raw/master/csl-citation.json"} </w:instrText>
      </w:r>
      <w:r>
        <w:fldChar w:fldCharType="separate"/>
      </w:r>
      <w:r w:rsidRPr="004D0EBC">
        <w:rPr>
          <w:rFonts w:cs="Times New Roman"/>
        </w:rPr>
        <w:t>(Acharya &amp; Basu, 2020)</w:t>
      </w:r>
      <w:r>
        <w:fldChar w:fldCharType="end"/>
      </w:r>
      <w:r>
        <w:t>. Lastly, accurate interpretation of respiratory sounds requires a clinician’s considerable expertise, so trainees such as interns and residents sometimes misidentify respiratory sounds</w:t>
      </w:r>
      <w:r>
        <w:fldChar w:fldCharType="begin"/>
      </w:r>
      <w:r>
        <w:instrText xml:space="preserve"> ADDIN ZOTERO_ITEM CSL_CITATION {"citationID":"l3Jkdqpi","properties":{"formattedCitation":"(Kim et al., 2021)","plainCitation":"(Kim et al., 2021)","noteIndex":0},"citationItems":[{"id":23,"uris":["http://zotero.org/users/local/0LrrM0sI/items/6DTE6X8Q"],"itemData":{"id":23,"type":"article-journal","abstract":"Abstract\n            Auscultation has been essential part of the physical examination; this is non-invasive, real-time, and very informative. Detection of abnormal respiratory sounds with a stethoscope is important in diagnosing respiratory diseases and providing first aid. However, accurate interpretation of respiratory sounds requires clinician’s considerable expertise, so trainees such as interns and residents sometimes misidentify respiratory sounds. To overcome such limitations, we tried to develop an automated classification of breath sounds. We utilized deep learning convolutional neural network (CNN) to categorize 1918 respiratory sounds (normal, crackles, wheezes, rhonchi) recorded in the clinical setting. We developed the predictive model for respiratory sound classification combining pretrained image feature extractor of series, respiratory sound, and CNN classifier. It detected abnormal sounds with an accuracy of 86.5% and the area under the ROC curve (AUC) of 0.93. It further classified abnormal lung sounds into crackles, wheezes, or rhonchi with an overall accuracy of 85.7% and a mean AUC of 0.92. On the other hand, as a result of respiratory sound classification by different groups showed varying degree in terms of accuracy; the overall accuracies were 60.3% for medical students, 53.4% for interns, 68.8% for residents, and 80.1% for fellows. Our deep learning-based classification would be able to complement the inaccuracies of clinicians' auscultation, and it may aid in the rapid diagnosis and appropriate treatment of respiratory diseases.","container-title":"Scientific Reports","DOI":"10.1038/s41598-021-96724-7","ISSN":"2045-2322","issue":"1","journalAbbreviation":"Sci Rep","language":"en","page":"17186","source":"DOI.org (Crossref)","title":"Respiratory sound classification for crackles, wheezes, and rhonchi in the clinical field using deep learning","volume":"11","author":[{"family":"Kim","given":"Yoonjoo"},{"family":"Hyon","given":"YunKyong"},{"family":"Jung","given":"Sung Soo"},{"family":"Lee","given":"Sunju"},{"family":"Yoo","given":"Geon"},{"family":"Chung","given":"Chaeuk"},{"family":"Ha","given":"Taeyoung"}],"issued":{"date-parts":[["2021",12]]}}}],"schema":"https://github.com/citation-style-language/schema/raw/master/csl-citation.json"} </w:instrText>
      </w:r>
      <w:r>
        <w:fldChar w:fldCharType="separate"/>
      </w:r>
      <w:r w:rsidRPr="007679C3">
        <w:rPr>
          <w:rFonts w:cs="Times New Roman"/>
        </w:rPr>
        <w:t>(Kim et al., 2021)</w:t>
      </w:r>
      <w:r>
        <w:fldChar w:fldCharType="end"/>
      </w:r>
      <w:r w:rsidR="005B0E50">
        <w:t xml:space="preserve">. </w:t>
      </w:r>
      <w:r w:rsidR="00A16937">
        <w:t>When patients suffering from cardiorespiratory diseases are misdiagnosed, they are</w:t>
      </w:r>
      <w:r w:rsidR="008A436C">
        <w:t xml:space="preserve"> likely</w:t>
      </w:r>
      <w:r w:rsidR="00A16937">
        <w:t xml:space="preserve"> to be readmitted due to symptom exacerbations</w:t>
      </w:r>
      <w:r w:rsidR="008A436C">
        <w:fldChar w:fldCharType="begin"/>
      </w:r>
      <w:r w:rsidR="00897D18">
        <w:instrText xml:space="preserve"> ADDIN ZOTERO_ITEM CSL_CITATION {"citationID":"gi29UXjl","properties":{"formattedCitation":"(Brunner-La Rocca et al., 2020)","plainCitation":"(Brunner-La Rocca et al., 2020)","noteIndex":0},"citationItems":[{"id":"L9gN0u4s/F8ELQycl","uris":["http://zotero.org/users/local/0LrrM0sI/items/XPEP4KB7"],"itemData":{"id":29,"type":"article-journal","container-title":"PLOS ONE","DOI":"10.1371/journal.pone.0233457","ISSN":"1932-6203","issue":"6","journalAbbreviation":"PLoS ONE","language":"en","page":"e0233457","source":"DOI.org (Crossref)","title":"Reasons for readmission after hospital discharge in patients with chronic diseases—Information from an international dataset","volume":"15","author":[{"family":"Brunner-La Rocca","given":"Hans-Peter"},{"family":"Peden","given":"Carol J."},{"family":"Soong","given":"John"},{"family":"Holman","given":"Per Arne"},{"family":"Bogdanovskaya","given":"Maria"},{"family":"Barclay","given":"Lorna"}],"editor":[{"family":"Savarese","given":"Gianluigi"}],"issued":{"date-parts":[["2020",6,30]]}}}],"schema":"https://github.com/citation-style-language/schema/raw/master/csl-citation.json"} </w:instrText>
      </w:r>
      <w:r w:rsidR="008A436C">
        <w:fldChar w:fldCharType="separate"/>
      </w:r>
      <w:r w:rsidR="008A436C" w:rsidRPr="008A436C">
        <w:rPr>
          <w:rFonts w:cs="Times New Roman"/>
        </w:rPr>
        <w:t>(Brunner et al., 2020)</w:t>
      </w:r>
      <w:r w:rsidR="008A436C">
        <w:fldChar w:fldCharType="end"/>
      </w:r>
      <w:r w:rsidR="008A436C">
        <w:t xml:space="preserve">. </w:t>
      </w:r>
    </w:p>
    <w:p w14:paraId="42D7A497" w14:textId="7E6CEBBE" w:rsidR="0083600C" w:rsidRPr="00461461" w:rsidRDefault="0083600C" w:rsidP="00461461">
      <w:r>
        <w:t>The proposed solution aims a</w:t>
      </w:r>
      <w:r w:rsidR="00E07557">
        <w:t>t</w:t>
      </w:r>
      <w:r>
        <w:t xml:space="preserve"> classifying the respiratory sounds</w:t>
      </w:r>
      <w:r w:rsidR="005B0E50">
        <w:t xml:space="preserve"> based on the severity of the ARS heard</w:t>
      </w:r>
      <w:r>
        <w:t xml:space="preserve">. </w:t>
      </w:r>
      <w:r w:rsidR="005B0E50">
        <w:t xml:space="preserve">The output of the model is expected to be a diagnosis and the level of severity </w:t>
      </w:r>
      <w:r w:rsidR="00A80856">
        <w:t>the disease is i</w:t>
      </w:r>
      <w:r w:rsidR="004A7AD0">
        <w:t>n, using the GOLD standard</w:t>
      </w:r>
      <w:r w:rsidR="00A83904">
        <w:t xml:space="preserve">. </w:t>
      </w:r>
      <w:r>
        <w:t>The respiratory sound data will be visualized to Mel-Spectrograms, where appropriate features will be selected, then CNN will be used in the classification</w:t>
      </w:r>
      <w:r w:rsidR="008E5352">
        <w:t xml:space="preserve"> of </w:t>
      </w:r>
      <w:r w:rsidR="00EA4C09">
        <w:t>cardiorespiratory diseases. Through</w:t>
      </w:r>
      <w:r w:rsidR="00EA146F">
        <w:t xml:space="preserve"> the </w:t>
      </w:r>
      <w:r w:rsidR="00AB284D">
        <w:t>output of the model</w:t>
      </w:r>
      <w:r w:rsidR="00EA4C09">
        <w:t xml:space="preserve">, the number of readmissions is expected to reduce because necessary treatment will be </w:t>
      </w:r>
      <w:r w:rsidR="00C06F5F">
        <w:t>assigned to the patients</w:t>
      </w:r>
      <w:r w:rsidR="00AB284D">
        <w:t xml:space="preserve"> depending on the </w:t>
      </w:r>
      <w:r w:rsidR="00DD3D00">
        <w:t>severity level of the disease</w:t>
      </w:r>
      <w:r w:rsidR="00C06F5F">
        <w:t>.</w:t>
      </w:r>
    </w:p>
    <w:p w14:paraId="3AF56CDE" w14:textId="77777777" w:rsidR="00195D35" w:rsidRDefault="00195D35" w:rsidP="00E73DAC">
      <w:pPr>
        <w:pStyle w:val="Heading2"/>
      </w:pPr>
      <w:bookmarkStart w:id="8" w:name="_Toc108609314"/>
      <w:r>
        <w:t>Objectives</w:t>
      </w:r>
      <w:bookmarkEnd w:id="8"/>
    </w:p>
    <w:p w14:paraId="79BF3B20" w14:textId="69A6DDF6" w:rsidR="00195D35" w:rsidRDefault="00195D35" w:rsidP="00E71381">
      <w:pPr>
        <w:pStyle w:val="Heading3"/>
      </w:pPr>
      <w:bookmarkStart w:id="9" w:name="_Toc108609315"/>
      <w:r>
        <w:t>General Objective</w:t>
      </w:r>
      <w:bookmarkEnd w:id="9"/>
    </w:p>
    <w:p w14:paraId="419E26F2" w14:textId="43304C91" w:rsidR="00C06F5F" w:rsidRPr="00C06F5F" w:rsidRDefault="00C06F5F" w:rsidP="00C06F5F">
      <w:r>
        <w:t>To develop a neural network model to be used in the classification</w:t>
      </w:r>
      <w:r w:rsidR="00E73DAC">
        <w:t xml:space="preserve"> </w:t>
      </w:r>
      <w:r>
        <w:t xml:space="preserve">of cardiorespiratory diseases based on </w:t>
      </w:r>
      <w:r w:rsidR="00EA146F">
        <w:t xml:space="preserve">the </w:t>
      </w:r>
      <w:r w:rsidR="00AB284D">
        <w:t>severity of ARS</w:t>
      </w:r>
      <w:r w:rsidR="00CC4054">
        <w:t xml:space="preserve">. </w:t>
      </w:r>
    </w:p>
    <w:p w14:paraId="3E10EC9C" w14:textId="3E6264E4" w:rsidR="002F7242" w:rsidRPr="002F7242" w:rsidRDefault="00195D35" w:rsidP="002F7242">
      <w:pPr>
        <w:pStyle w:val="Heading3"/>
      </w:pPr>
      <w:bookmarkStart w:id="10" w:name="_Toc108609316"/>
      <w:r>
        <w:t>Specific Objectives</w:t>
      </w:r>
      <w:bookmarkEnd w:id="10"/>
    </w:p>
    <w:p w14:paraId="749B805F" w14:textId="7807A8AD" w:rsidR="002F7242" w:rsidRDefault="004857A0" w:rsidP="002F7242">
      <w:pPr>
        <w:pStyle w:val="ListParagraph"/>
        <w:numPr>
          <w:ilvl w:val="0"/>
          <w:numId w:val="4"/>
        </w:numPr>
      </w:pPr>
      <w:r>
        <w:t xml:space="preserve">To </w:t>
      </w:r>
      <w:r w:rsidR="002E341D">
        <w:t>review</w:t>
      </w:r>
      <w:r>
        <w:t xml:space="preserve"> </w:t>
      </w:r>
      <w:r w:rsidR="002E341D">
        <w:t xml:space="preserve">the current state of </w:t>
      </w:r>
      <w:r w:rsidR="000F4833">
        <w:t>respiratory sound analysis</w:t>
      </w:r>
    </w:p>
    <w:p w14:paraId="2EBCA2C1" w14:textId="7B4AF606" w:rsidR="002F7242" w:rsidRDefault="002F7242" w:rsidP="00740A7D">
      <w:pPr>
        <w:pStyle w:val="ListParagraph"/>
        <w:numPr>
          <w:ilvl w:val="0"/>
          <w:numId w:val="4"/>
        </w:numPr>
      </w:pPr>
      <w:r>
        <w:t xml:space="preserve">To investigate </w:t>
      </w:r>
      <w:r w:rsidR="006328F7">
        <w:t>algorithms</w:t>
      </w:r>
      <w:r w:rsidR="002E341D">
        <w:t xml:space="preserve"> used in the</w:t>
      </w:r>
      <w:r w:rsidR="006328F7">
        <w:t xml:space="preserve"> </w:t>
      </w:r>
      <w:r w:rsidR="00740A7D">
        <w:t>detection and classification of adventitious respiratory sounds</w:t>
      </w:r>
    </w:p>
    <w:p w14:paraId="1C6170E8" w14:textId="1E24698C" w:rsidR="009C5AF1" w:rsidRDefault="004857A0" w:rsidP="002F7242">
      <w:pPr>
        <w:pStyle w:val="ListParagraph"/>
        <w:numPr>
          <w:ilvl w:val="0"/>
          <w:numId w:val="4"/>
        </w:numPr>
      </w:pPr>
      <w:r>
        <w:t xml:space="preserve">To review the existing models used in classification of </w:t>
      </w:r>
      <w:r w:rsidR="000F4833">
        <w:t>ARS and cardiorespiratory diseases</w:t>
      </w:r>
    </w:p>
    <w:p w14:paraId="79101FBA" w14:textId="73E9EDF0" w:rsidR="004857A0" w:rsidRDefault="004857A0" w:rsidP="00CC4054">
      <w:pPr>
        <w:pStyle w:val="ListParagraph"/>
        <w:numPr>
          <w:ilvl w:val="0"/>
          <w:numId w:val="4"/>
        </w:numPr>
      </w:pPr>
      <w:r>
        <w:t>To develop a neural network model to be used in the classification of cardiorespiratory diseases</w:t>
      </w:r>
      <w:r w:rsidR="00740A7D">
        <w:t xml:space="preserve"> based on the </w:t>
      </w:r>
      <w:r w:rsidR="00AB284D">
        <w:t>severity of ARS</w:t>
      </w:r>
      <w:r w:rsidR="00740A7D">
        <w:t xml:space="preserve"> </w:t>
      </w:r>
    </w:p>
    <w:p w14:paraId="69014924" w14:textId="0F949FB1" w:rsidR="004857A0" w:rsidRDefault="004857A0" w:rsidP="00CC4054">
      <w:pPr>
        <w:pStyle w:val="ListParagraph"/>
        <w:numPr>
          <w:ilvl w:val="0"/>
          <w:numId w:val="4"/>
        </w:numPr>
      </w:pPr>
      <w:r>
        <w:t xml:space="preserve">To test </w:t>
      </w:r>
      <w:r w:rsidR="00DB04CF">
        <w:t xml:space="preserve">and validate the </w:t>
      </w:r>
      <w:r w:rsidR="00740A7D">
        <w:t xml:space="preserve">developed </w:t>
      </w:r>
      <w:r w:rsidR="000F4833">
        <w:t>neural network</w:t>
      </w:r>
      <w:r>
        <w:t xml:space="preserve"> model</w:t>
      </w:r>
    </w:p>
    <w:p w14:paraId="0CEB243A" w14:textId="5F281BB9" w:rsidR="00E73DAC" w:rsidRDefault="00E73DAC" w:rsidP="00E73DAC">
      <w:pPr>
        <w:pStyle w:val="Heading2"/>
      </w:pPr>
      <w:bookmarkStart w:id="11" w:name="_Toc108609317"/>
      <w:r>
        <w:lastRenderedPageBreak/>
        <w:t>Research Questions</w:t>
      </w:r>
      <w:bookmarkEnd w:id="11"/>
    </w:p>
    <w:p w14:paraId="20BC7BD3" w14:textId="0A2697F0" w:rsidR="00B679A4" w:rsidRDefault="00DF4676" w:rsidP="00B679A4">
      <w:pPr>
        <w:pStyle w:val="ListParagraph"/>
        <w:numPr>
          <w:ilvl w:val="0"/>
          <w:numId w:val="5"/>
        </w:numPr>
      </w:pPr>
      <w:r>
        <w:t xml:space="preserve">What </w:t>
      </w:r>
      <w:r w:rsidR="002E341D">
        <w:t xml:space="preserve">is the current state of </w:t>
      </w:r>
      <w:r w:rsidR="00740A7D">
        <w:t>respiratory sound analysis</w:t>
      </w:r>
      <w:r>
        <w:t>?</w:t>
      </w:r>
    </w:p>
    <w:p w14:paraId="17D66995" w14:textId="46F90573" w:rsidR="00B679A4" w:rsidRDefault="00B679A4" w:rsidP="000F4833">
      <w:pPr>
        <w:pStyle w:val="ListParagraph"/>
        <w:numPr>
          <w:ilvl w:val="0"/>
          <w:numId w:val="5"/>
        </w:numPr>
      </w:pPr>
      <w:r>
        <w:t>What are</w:t>
      </w:r>
      <w:r w:rsidR="00DF4676">
        <w:t xml:space="preserve"> the </w:t>
      </w:r>
      <w:r w:rsidR="002E341D">
        <w:t xml:space="preserve">some of the </w:t>
      </w:r>
      <w:r w:rsidR="006328F7">
        <w:t xml:space="preserve">algorithms </w:t>
      </w:r>
      <w:r w:rsidR="002E341D">
        <w:t>used in the</w:t>
      </w:r>
      <w:r w:rsidR="006328F7">
        <w:t xml:space="preserve"> </w:t>
      </w:r>
      <w:r w:rsidR="00740A7D">
        <w:t>detection and classification of adventitious respiratory sounds</w:t>
      </w:r>
      <w:r>
        <w:t>?</w:t>
      </w:r>
    </w:p>
    <w:p w14:paraId="77F7B433" w14:textId="150AC348" w:rsidR="008B4040" w:rsidRDefault="008B4040" w:rsidP="00B679A4">
      <w:pPr>
        <w:pStyle w:val="ListParagraph"/>
        <w:numPr>
          <w:ilvl w:val="0"/>
          <w:numId w:val="5"/>
        </w:numPr>
      </w:pPr>
      <w:r>
        <w:t xml:space="preserve">What are the existing </w:t>
      </w:r>
      <w:r w:rsidR="00217351">
        <w:t>models</w:t>
      </w:r>
      <w:r>
        <w:t xml:space="preserve"> used in the </w:t>
      </w:r>
      <w:r w:rsidR="00217351">
        <w:t>classification</w:t>
      </w:r>
      <w:r>
        <w:t xml:space="preserve"> of </w:t>
      </w:r>
      <w:r w:rsidR="00740A7D">
        <w:t>ARS and cardiorespiratory diseases</w:t>
      </w:r>
      <w:r>
        <w:t>?</w:t>
      </w:r>
    </w:p>
    <w:p w14:paraId="03F44AFF" w14:textId="7C6BCF1F" w:rsidR="00B679A4" w:rsidRDefault="00DB04CF" w:rsidP="00B679A4">
      <w:pPr>
        <w:pStyle w:val="ListParagraph"/>
        <w:numPr>
          <w:ilvl w:val="0"/>
          <w:numId w:val="5"/>
        </w:numPr>
      </w:pPr>
      <w:r>
        <w:t>How will the proposed solution be designed and developed?</w:t>
      </w:r>
    </w:p>
    <w:p w14:paraId="4EF5DCBC" w14:textId="63E9DA0E" w:rsidR="00DB04CF" w:rsidRPr="00B679A4" w:rsidRDefault="00DB04CF" w:rsidP="00B679A4">
      <w:pPr>
        <w:pStyle w:val="ListParagraph"/>
        <w:numPr>
          <w:ilvl w:val="0"/>
          <w:numId w:val="5"/>
        </w:numPr>
      </w:pPr>
      <w:r>
        <w:t>How will the solution be tested and validated?</w:t>
      </w:r>
    </w:p>
    <w:p w14:paraId="625ABBD7" w14:textId="73E40F02" w:rsidR="00195D35" w:rsidRDefault="00195D35" w:rsidP="00E73DAC">
      <w:pPr>
        <w:pStyle w:val="Heading2"/>
      </w:pPr>
      <w:bookmarkStart w:id="12" w:name="_Toc108609318"/>
      <w:r>
        <w:t>Justification</w:t>
      </w:r>
      <w:bookmarkEnd w:id="12"/>
      <w:r>
        <w:t xml:space="preserve"> </w:t>
      </w:r>
    </w:p>
    <w:p w14:paraId="0F20AC27" w14:textId="0500C2FB" w:rsidR="00E73DAC" w:rsidRDefault="005D3137" w:rsidP="00E73DAC">
      <w:r>
        <w:t xml:space="preserve">The detection and classification of </w:t>
      </w:r>
      <w:r w:rsidR="000F4833">
        <w:t xml:space="preserve">ARS and </w:t>
      </w:r>
      <w:r>
        <w:t xml:space="preserve">cardiorespiratory diseases is a growing field, with many solutions focused on using deep learning algorithms. </w:t>
      </w:r>
      <w:r>
        <w:fldChar w:fldCharType="begin"/>
      </w:r>
      <w:r>
        <w:instrText xml:space="preserve"> ADDIN ZOTERO_ITEM CSL_CITATION {"citationID":"u20gBD40","properties":{"formattedCitation":"(Basu &amp; Rana, 2020)","plainCitation":"(Basu &amp; Rana, 2020)","noteIndex":0},"citationItems":[{"id":10,"uris":["http://zotero.org/users/local/0LrrM0sI/items/K2QA3FIZ"],"itemData":{"id":10,"type":"paper-conference","container-title":"2020 4th International Conference on Computational Intelligence and Networks (CINE)","DOI":"10.1109/CINE48825.2020.234388","event":"2020 4th International Conference on Computational Intelligence and Networks (CINE)","event-place":"Kolkata, India","ISBN":"978-1-72815-688-0","page":"1-6","publisher":"IEEE","publisher-place":"Kolkata, India","source":"DOI.org (Crossref)","title":"Respiratory diseases recognition through respiratory sound with the help of deep neural network","URL":"https://ieeexplore.ieee.org/document/9080747/","author":[{"family":"Basu","given":"Victor"},{"family":"Rana","given":"Srinibas"}],"accessed":{"date-parts":[["2022",6,5]]},"issued":{"date-parts":[["2020",2]]}}}],"schema":"https://github.com/citation-style-language/schema/raw/master/csl-citation.json"} </w:instrText>
      </w:r>
      <w:r>
        <w:fldChar w:fldCharType="separate"/>
      </w:r>
      <w:r w:rsidRPr="005D3137">
        <w:rPr>
          <w:rFonts w:cs="Times New Roman"/>
        </w:rPr>
        <w:t>(Basu &amp; Rana, 2020)</w:t>
      </w:r>
      <w:r>
        <w:fldChar w:fldCharType="end"/>
      </w:r>
      <w:r>
        <w:t xml:space="preserve"> is focused on using a five-layer neural network in classifying the diseases</w:t>
      </w:r>
      <w:r w:rsidR="00800D65">
        <w:t xml:space="preserve"> and giving the correct diagnosis</w:t>
      </w:r>
      <w:r w:rsidR="00AA3C3A">
        <w:t xml:space="preserve"> while</w:t>
      </w:r>
      <w:r w:rsidR="00800D65">
        <w:t xml:space="preserve"> </w:t>
      </w:r>
      <w:r w:rsidR="00800D65">
        <w:fldChar w:fldCharType="begin"/>
      </w:r>
      <w:r w:rsidR="00800D65">
        <w:instrText xml:space="preserve"> ADDIN ZOTERO_ITEM CSL_CITATION {"citationID":"QOc7DudU","properties":{"formattedCitation":"(Acharya &amp; Basu, 2020)","plainCitation":"(Acharya &amp; Basu, 2020)","noteIndex":0},"citationItems":[{"id":25,"uris":["http://zotero.org/users/local/0LrrM0sI/items/32TC58N6"],"itemData":{"id":25,"type":"article-journal","container-title":"IEEE Transactions on Biomedical Circuits and Systems","DOI":"10.1109/TBCAS.2020.2981172","ISSN":"1932-4545, 1940-9990","journalAbbreviation":"IEEE Trans. Biomed. Circuits Syst.","page":"1-1","source":"DOI.org (Crossref)","title":"Deep Neural Network for Respiratory Sound Classification in Wearable Devices Enabled by Patient Specific Model Tuning","author":[{"family":"Acharya","given":"Jyotibdha"},{"family":"Basu","given":"Arindam"}],"issued":{"date-parts":[["2020"]]}}}],"schema":"https://github.com/citation-style-language/schema/raw/master/csl-citation.json"} </w:instrText>
      </w:r>
      <w:r w:rsidR="00800D65">
        <w:fldChar w:fldCharType="separate"/>
      </w:r>
      <w:r w:rsidR="00800D65" w:rsidRPr="00800D65">
        <w:rPr>
          <w:rFonts w:cs="Times New Roman"/>
        </w:rPr>
        <w:t>(Acharya &amp; Basu, 2020)</w:t>
      </w:r>
      <w:r w:rsidR="00800D65">
        <w:fldChar w:fldCharType="end"/>
      </w:r>
      <w:r w:rsidR="00800D65">
        <w:t xml:space="preserve"> introduced patient-specific model tuning to improve the mode</w:t>
      </w:r>
      <w:r w:rsidR="003C457D">
        <w:t>l</w:t>
      </w:r>
      <w:r w:rsidR="00800D65">
        <w:t xml:space="preserve">’s </w:t>
      </w:r>
      <w:r w:rsidR="009D73EE">
        <w:t>performance. From the existing solutions, patients are still prone to readmissions because the</w:t>
      </w:r>
      <w:r w:rsidR="000B1A45">
        <w:t xml:space="preserve"> models focus on detection of ARS and</w:t>
      </w:r>
      <w:r w:rsidR="00CF713A">
        <w:t xml:space="preserve"> </w:t>
      </w:r>
      <w:r w:rsidR="000B1A45">
        <w:t xml:space="preserve">disease </w:t>
      </w:r>
      <w:r w:rsidR="009D73EE">
        <w:t>diagnosis</w:t>
      </w:r>
      <w:r w:rsidR="00CF713A">
        <w:t xml:space="preserve"> without giving the level of severity of the disease</w:t>
      </w:r>
      <w:r w:rsidR="009D73EE">
        <w:t>.</w:t>
      </w:r>
      <w:r w:rsidR="00AA3C3A">
        <w:t xml:space="preserve"> </w:t>
      </w:r>
    </w:p>
    <w:p w14:paraId="1E137327" w14:textId="48E72C99" w:rsidR="009D73EE" w:rsidRPr="00E73DAC" w:rsidRDefault="00E71381" w:rsidP="00E73DAC">
      <w:r>
        <w:t xml:space="preserve">The proposed solution </w:t>
      </w:r>
      <w:r w:rsidR="00AA3C3A">
        <w:t xml:space="preserve">is necessary as it </w:t>
      </w:r>
      <w:r>
        <w:t>will provide both diagnosis and the patient’s level of</w:t>
      </w:r>
      <w:r w:rsidR="00C350E2">
        <w:t xml:space="preserve"> severity as outputs. </w:t>
      </w:r>
      <w:r w:rsidR="00B22CF9">
        <w:t>The correct treatment will be given to patients depending on their disease’s level of severity, therefore guaranteeing a reduction in hospital readmissions due to misdiagnosis and symptom exacerbations.</w:t>
      </w:r>
    </w:p>
    <w:p w14:paraId="2C53E577" w14:textId="567FC038" w:rsidR="00195D35" w:rsidRDefault="00195D35" w:rsidP="00E73DAC">
      <w:pPr>
        <w:pStyle w:val="Heading2"/>
      </w:pPr>
      <w:bookmarkStart w:id="13" w:name="_Toc108609319"/>
      <w:r>
        <w:t xml:space="preserve">Scope and </w:t>
      </w:r>
      <w:r w:rsidR="00E73DAC">
        <w:t>Del</w:t>
      </w:r>
      <w:r>
        <w:t>imitations</w:t>
      </w:r>
      <w:bookmarkEnd w:id="13"/>
    </w:p>
    <w:p w14:paraId="7DFE03CD" w14:textId="0646561B" w:rsidR="00E71381" w:rsidRDefault="00E71381" w:rsidP="00E71381">
      <w:pPr>
        <w:pStyle w:val="Heading3"/>
      </w:pPr>
      <w:bookmarkStart w:id="14" w:name="_Toc108609320"/>
      <w:r>
        <w:t>Scope</w:t>
      </w:r>
      <w:bookmarkEnd w:id="14"/>
    </w:p>
    <w:p w14:paraId="53620081" w14:textId="4CFDC7DE" w:rsidR="00E71381" w:rsidRPr="00E71381" w:rsidRDefault="00E71381" w:rsidP="00E71381">
      <w:r>
        <w:t xml:space="preserve">The proposed study is to focus on </w:t>
      </w:r>
      <w:r w:rsidR="003C457D">
        <w:t>identifying adventitious sounds from the respiratory sound dataset and classifying the sounds to the corresponding disease. The classification will be done based on the</w:t>
      </w:r>
      <w:r w:rsidR="00701729">
        <w:t xml:space="preserve"> severity of the ARS</w:t>
      </w:r>
      <w:r w:rsidR="003C457D">
        <w:t>. This will help during treatment because appropriate treatment will be given depending on the level o</w:t>
      </w:r>
      <w:r w:rsidR="00701729">
        <w:t>f severity of the disease</w:t>
      </w:r>
      <w:r w:rsidR="003C457D">
        <w:t>.</w:t>
      </w:r>
      <w:r w:rsidR="001364A3">
        <w:t xml:space="preserve"> </w:t>
      </w:r>
    </w:p>
    <w:p w14:paraId="23DC39B3" w14:textId="632D2B9C" w:rsidR="00E71381" w:rsidRDefault="00E71381" w:rsidP="00E71381">
      <w:pPr>
        <w:pStyle w:val="Heading3"/>
      </w:pPr>
      <w:bookmarkStart w:id="15" w:name="_Toc108609321"/>
      <w:r>
        <w:t>Delimitations</w:t>
      </w:r>
      <w:bookmarkEnd w:id="15"/>
    </w:p>
    <w:p w14:paraId="56EED83C" w14:textId="2A939E04" w:rsidR="00E71381" w:rsidRPr="00E71381" w:rsidRDefault="00E71381" w:rsidP="00E71381">
      <w:r>
        <w:t xml:space="preserve">The study does not cover </w:t>
      </w:r>
      <w:r w:rsidR="00336299">
        <w:t xml:space="preserve">solving </w:t>
      </w:r>
      <w:r w:rsidR="00AC49AF">
        <w:t xml:space="preserve">readmissions due to regular checkup and due to other diseases other than previous diagnosis </w:t>
      </w:r>
      <w:r w:rsidR="0009019C">
        <w:t>during index hospitalizations. Effects of medications on the diagnosis of diseases will also not be covered in this study.</w:t>
      </w:r>
    </w:p>
    <w:p w14:paraId="3F99F06A" w14:textId="5CC2D2E7" w:rsidR="00E73DAC" w:rsidRDefault="00E73DAC" w:rsidP="00E73DAC">
      <w:pPr>
        <w:pStyle w:val="Heading2"/>
      </w:pPr>
      <w:bookmarkStart w:id="16" w:name="_Toc108609322"/>
      <w:r>
        <w:lastRenderedPageBreak/>
        <w:t>Limitations</w:t>
      </w:r>
      <w:bookmarkEnd w:id="16"/>
    </w:p>
    <w:p w14:paraId="3921DEFB" w14:textId="677500F0" w:rsidR="0009019C" w:rsidRPr="0009019C" w:rsidRDefault="00336299" w:rsidP="0009019C">
      <w:r>
        <w:t xml:space="preserve">A patient’s diagnosis if often affected by diseases occurring together, this will affect the accuracy of the model in cases where there is an occurrence of two diseases. </w:t>
      </w:r>
      <w:r w:rsidR="002A5467">
        <w:t xml:space="preserve">The dataset is only limited to 126 </w:t>
      </w:r>
      <w:r w:rsidR="006F4F83">
        <w:t>patients, with</w:t>
      </w:r>
      <w:r w:rsidR="004C01A1">
        <w:t xml:space="preserve"> 920 recording </w:t>
      </w:r>
      <w:r w:rsidR="002A5467">
        <w:t xml:space="preserve">thus will not give an accurate overview of </w:t>
      </w:r>
      <w:r w:rsidR="008C0D5B">
        <w:t xml:space="preserve">the different </w:t>
      </w:r>
      <w:r w:rsidR="002A5467">
        <w:t xml:space="preserve">levels of exacerbations during training of the model. The study is also limited to the number of cardiorespiratory disease data available in the dataset. </w:t>
      </w:r>
    </w:p>
    <w:p w14:paraId="0B46F48D" w14:textId="3CF134B8" w:rsidR="00195D35" w:rsidRDefault="00195D35">
      <w:r>
        <w:br w:type="page"/>
      </w:r>
    </w:p>
    <w:p w14:paraId="0A600F84" w14:textId="77777777" w:rsidR="00F26ACF" w:rsidRDefault="00F26ACF" w:rsidP="00F26ACF">
      <w:pPr>
        <w:pStyle w:val="Heading1"/>
      </w:pPr>
      <w:bookmarkStart w:id="17" w:name="_Toc108609323"/>
      <w:r>
        <w:lastRenderedPageBreak/>
        <w:t>Literature Review</w:t>
      </w:r>
      <w:bookmarkEnd w:id="17"/>
    </w:p>
    <w:p w14:paraId="78F88E02" w14:textId="563A9FB0" w:rsidR="00F26ACF" w:rsidRDefault="00F26ACF" w:rsidP="00F26ACF">
      <w:pPr>
        <w:pStyle w:val="Heading2"/>
      </w:pPr>
      <w:bookmarkStart w:id="18" w:name="_Toc108609324"/>
      <w:r>
        <w:t>Introduction</w:t>
      </w:r>
      <w:bookmarkEnd w:id="18"/>
    </w:p>
    <w:p w14:paraId="220D1641" w14:textId="0054DED8" w:rsidR="00217351" w:rsidRDefault="00217351" w:rsidP="00217351">
      <w:r>
        <w:t>This chapter aims at</w:t>
      </w:r>
      <w:r w:rsidR="0014768C">
        <w:t xml:space="preserve"> reviewing the current state of </w:t>
      </w:r>
      <w:r w:rsidR="00984921">
        <w:t>respiratory sound analysis</w:t>
      </w:r>
      <w:r w:rsidR="0014768C">
        <w:t xml:space="preserve"> together with the challenges </w:t>
      </w:r>
      <w:r w:rsidR="004C01A1">
        <w:t xml:space="preserve">that are </w:t>
      </w:r>
      <w:r w:rsidR="00984921">
        <w:t xml:space="preserve">currently </w:t>
      </w:r>
      <w:r w:rsidR="0014768C">
        <w:t>being faced</w:t>
      </w:r>
      <w:r>
        <w:t xml:space="preserve">. </w:t>
      </w:r>
      <w:r w:rsidR="0014768C">
        <w:t xml:space="preserve">Algorithms used in the detection of ARS will be </w:t>
      </w:r>
      <w:r w:rsidR="00984921">
        <w:t>discussed</w:t>
      </w:r>
      <w:r w:rsidR="0014768C">
        <w:t>, and the advantages</w:t>
      </w:r>
      <w:r w:rsidR="000F4833">
        <w:t xml:space="preserve"> and disadvantages</w:t>
      </w:r>
      <w:r w:rsidR="0014768C">
        <w:t xml:space="preserve"> of using those algorithms will </w:t>
      </w:r>
      <w:r w:rsidR="00984921">
        <w:t xml:space="preserve">also </w:t>
      </w:r>
      <w:r w:rsidR="0014768C">
        <w:t xml:space="preserve">be mentioned. </w:t>
      </w:r>
      <w:r>
        <w:t xml:space="preserve">The existing models used in the detection and classification of </w:t>
      </w:r>
      <w:r w:rsidR="000F4833">
        <w:t>ARS</w:t>
      </w:r>
      <w:r w:rsidR="001D3310">
        <w:t xml:space="preserve"> will also be </w:t>
      </w:r>
      <w:r w:rsidR="00984921">
        <w:t>reviewed</w:t>
      </w:r>
      <w:r w:rsidR="001D3310">
        <w:t>. Finally, a brief overview of the conceptual framework will be discussed, with an accompanying diagram.</w:t>
      </w:r>
    </w:p>
    <w:p w14:paraId="7BBAE1DA" w14:textId="34CF489E" w:rsidR="000E7DCF" w:rsidRDefault="000E7DCF" w:rsidP="000E7DCF">
      <w:pPr>
        <w:pStyle w:val="Heading2"/>
      </w:pPr>
      <w:bookmarkStart w:id="19" w:name="_Toc108609325"/>
      <w:r>
        <w:t xml:space="preserve">A Review on The Current State of </w:t>
      </w:r>
      <w:r w:rsidR="000F4833">
        <w:t>Respiratory Sound Analysis</w:t>
      </w:r>
      <w:bookmarkEnd w:id="19"/>
    </w:p>
    <w:p w14:paraId="6C7A0C39" w14:textId="0E49D842" w:rsidR="00901314" w:rsidRDefault="00477270" w:rsidP="00B1444D">
      <w:r>
        <w:t xml:space="preserve">Chest auscultations are an inexpensive method used in detection of breathing anomalies. </w:t>
      </w:r>
      <w:r w:rsidRPr="00477270">
        <w:t>Auscultation provides direct information on lung function because pathological abnormalities in the lungs produce distinct sounds</w:t>
      </w:r>
      <w:r>
        <w:fldChar w:fldCharType="begin"/>
      </w:r>
      <w:r w:rsidR="00BC153A">
        <w:instrText xml:space="preserve"> ADDIN ZOTERO_ITEM CSL_CITATION {"citationID":"Uvidtg8V","properties":{"formattedCitation":"(Kandaswamy et al., 2004)","plainCitation":"(Kandaswamy et al., 2004)","noteIndex":0},"citationItems":[{"id":40,"uris":["http://zotero.org/users/local/0LrrM0sI/items/JEJRSN2N"],"itemData":{"id":40,"type":"article-journal","container-title":"Computers in Biology and Medicine","DOI":"10.1016/S0010-4825(03)00092-1","ISSN":"00104825","issue":"6","journalAbbreviation":"Computers in Biology and Medicine","language":"en","page":"523-537","source":"DOI.org (Crossref)","title":"Neural classification of lung sounds using wavelet coefficients","volume":"34","author":[{"family":"Kandaswamy","given":"A."},{"family":"Kumar","given":"C.Sathish"},{"family":"Ramanathan","given":"Rm.Pl."},{"family":"Jayaraman","given":"S."},{"family":"Malmurugan","given":"N."}],"issued":{"date-parts":[["2004",9]]}}}],"schema":"https://github.com/citation-style-language/schema/raw/master/csl-citation.json"} </w:instrText>
      </w:r>
      <w:r>
        <w:fldChar w:fldCharType="separate"/>
      </w:r>
      <w:r w:rsidR="00BC153A" w:rsidRPr="00BC153A">
        <w:rPr>
          <w:rFonts w:cs="Times New Roman"/>
        </w:rPr>
        <w:t>(Kandaswamy et al., 2004)</w:t>
      </w:r>
      <w:r>
        <w:fldChar w:fldCharType="end"/>
      </w:r>
      <w:r>
        <w:t>. The conventional auscultation method of using a stethoscope has many limitations, subjectivity of the physician during diagnosis being the main limitation</w:t>
      </w:r>
      <w:r>
        <w:fldChar w:fldCharType="begin"/>
      </w:r>
      <w:r>
        <w:instrText xml:space="preserve"> ADDIN ZOTERO_ITEM CSL_CITATION {"citationID":"a9IBeWV7","properties":{"formattedCitation":"(Acharya &amp; Basu, 2020)","plainCitation":"(Acharya &amp; Basu, 2020)","noteIndex":0},"citationItems":[{"id":25,"uris":["http://zotero.org/users/local/0LrrM0sI/items/32TC58N6"],"itemData":{"id":25,"type":"article-journal","container-title":"IEEE Transactions on Biomedical Circuits and Systems","DOI":"10.1109/TBCAS.2020.2981172","ISSN":"1932-4545, 1940-9990","journalAbbreviation":"IEEE Trans. Biomed. Circuits Syst.","page":"1-1","source":"DOI.org (Crossref)","title":"Deep Neural Network for Respiratory Sound Classification in Wearable Devices Enabled by Patient Specific Model Tuning","author":[{"family":"Acharya","given":"Jyotibdha"},{"family":"Basu","given":"Arindam"}],"issued":{"date-parts":[["2020"]]}}}],"schema":"https://github.com/citation-style-language/schema/raw/master/csl-citation.json"} </w:instrText>
      </w:r>
      <w:r>
        <w:fldChar w:fldCharType="separate"/>
      </w:r>
      <w:r w:rsidRPr="00477270">
        <w:rPr>
          <w:rFonts w:cs="Times New Roman"/>
        </w:rPr>
        <w:t>(Acharya &amp; Basu, 2020)</w:t>
      </w:r>
      <w:r>
        <w:fldChar w:fldCharType="end"/>
      </w:r>
      <w:r>
        <w:t xml:space="preserve">. </w:t>
      </w:r>
    </w:p>
    <w:p w14:paraId="2EC23F9F" w14:textId="7D832887" w:rsidR="00B1444D" w:rsidRDefault="006F0C95" w:rsidP="00B1444D">
      <w:r>
        <w:t>Previous studies</w:t>
      </w:r>
      <w:r>
        <w:fldChar w:fldCharType="begin"/>
      </w:r>
      <w:r>
        <w:instrText xml:space="preserve"> ADDIN ZOTERO_ITEM CSL_CITATION {"citationID":"bWHRuXOt","properties":{"formattedCitation":"(Pramono et al., 2017)","plainCitation":"(Pramono et al., 2017)","noteIndex":0},"citationItems":[{"id":27,"uris":["http://zotero.org/users/local/0LrrM0sI/items/FYYUULHM"],"itemData":{"id":27,"type":"article-journal","container-title":"PLOS ONE","DOI":"10.1371/journal.pone.0177926","ISSN":"1932-6203","issue":"5","journalAbbreviation":"PLoS ONE","language":"en","page":"e0177926","source":"DOI.org (Crossref)","title":"Automatic adventitious respiratory sound analysis: A systematic review","title-short":"Automatic adventitious respiratory sound analysis","volume":"12","author":[{"family":"Pramono","given":"Renard Xaviero Adhi"},{"family":"Bowyer","given":"Stuart"},{"family":"Rodriguez-Villegas","given":"Esther"}],"editor":[{"family":"Penzel","given":"Thomas"}],"issued":{"date-parts":[["2017",5,26]]}}}],"schema":"https://github.com/citation-style-language/schema/raw/master/csl-citation.json"} </w:instrText>
      </w:r>
      <w:r>
        <w:fldChar w:fldCharType="separate"/>
      </w:r>
      <w:r w:rsidRPr="006F0C95">
        <w:rPr>
          <w:rFonts w:cs="Times New Roman"/>
        </w:rPr>
        <w:t>(Pramono et al., 2017)</w:t>
      </w:r>
      <w:r>
        <w:fldChar w:fldCharType="end"/>
      </w:r>
      <w:r>
        <w:t xml:space="preserve"> have inclusively discussed other limitations of the conventional lung auscultation. These limitations include </w:t>
      </w:r>
      <w:r w:rsidR="00220FA1">
        <w:t>the need for the presence of an expert during auscultations</w:t>
      </w:r>
      <w:r w:rsidR="0014768C">
        <w:t>, which</w:t>
      </w:r>
      <w:r w:rsidR="00220FA1">
        <w:t xml:space="preserve"> can be limiting when an emergency auscultation needs to be performed. </w:t>
      </w:r>
      <w:r w:rsidR="00090A51">
        <w:t>Auscultations</w:t>
      </w:r>
      <w:r w:rsidR="00220FA1">
        <w:t xml:space="preserve"> also need to be performed in </w:t>
      </w:r>
      <w:r w:rsidR="00F13DB2">
        <w:t>a quiet</w:t>
      </w:r>
      <w:r w:rsidR="00220FA1">
        <w:t xml:space="preserve"> environment, </w:t>
      </w:r>
      <w:r w:rsidR="00090A51">
        <w:t>w</w:t>
      </w:r>
      <w:r w:rsidR="00220FA1">
        <w:t xml:space="preserve">ith the patient being </w:t>
      </w:r>
      <w:r w:rsidR="00090A51">
        <w:t>in a still position. Finally, the human auditory system is also a limitation when using the stethoscope for auscultations. These limitations therefore led to the development of computerized lung sound analysis.</w:t>
      </w:r>
      <w:r w:rsidR="00220FA1">
        <w:t xml:space="preserve"> </w:t>
      </w:r>
    </w:p>
    <w:p w14:paraId="58592D3C" w14:textId="6ADED93F" w:rsidR="00901314" w:rsidRDefault="00901314" w:rsidP="00B1444D">
      <w:r w:rsidRPr="00901314">
        <w:t>Computerized lung sound analysis entails using an electronic equipment to record the patient's lung sounds, followed by computer analysis and classification of the sounds based on certain signal characteristics</w:t>
      </w:r>
      <w:r>
        <w:fldChar w:fldCharType="begin"/>
      </w:r>
      <w:r>
        <w:instrText xml:space="preserve"> ADDIN ZOTERO_ITEM CSL_CITATION {"citationID":"WfXEFxvz","properties":{"formattedCitation":"(Gurung et al., 2011)","plainCitation":"(Gurung et al., 2011)","noteIndex":0},"citationItems":[{"id":42,"uris":["http://zotero.org/users/local/0LrrM0sI/items/PS8FAS8E"],"itemData":{"id":42,"type":"article-journal","abstract":"Objective: We sought to perform a systematic review and meta-analysis of studies implementing computerized lung sound analysis (CLSA) to aid in the detection of abnormal lung sounds for speciﬁc respiratory disorders.\nMethods: We searched for articles on CLSA in MEDLINE, EMBASE, Cochrane Library and ISI Web of Knowledge through July 31, 2010. Following qualitative review, we conducted a meta-analysis to estimate the sensitivity and speciﬁcity of CLSA for the detection of abnormal lung sounds.\nMeasurements and main results: Of 208 articles identiﬁed, we selected eight studies for review. Most studies employed either electret microphones or piezoelectric sensors for auscultation, and Fourier Transform and Neural Network algorithms for analysis and automated classiﬁcation of lung sounds. Overall sensitivity for the detection of wheezes or crackles using CLSA was 80% (95% CI 72e86%) and speciﬁcity was 85% (95% CI 78e91%).\nConclusions: While quality data on CLSA are relatively limited, analysis of existing information suggests that CLSA can provide a relatively high speciﬁcity for detecting abnormal lung sounds such as crackles and wheezes. Further research and product development could promote the value of CLSA in research studies or its diagnostic utility in clinical settings.","container-title":"Respiratory Medicine","DOI":"10.1016/j.rmed.2011.05.007","ISSN":"09546111","issue":"9","journalAbbreviation":"Respiratory Medicine","language":"en","page":"1396-1403","source":"DOI.org (Crossref)","title":"Computerized lung sound analysis as diagnostic aid for the detection of abnormal lung sounds: A systematic review and meta-analysis","title-short":"Computerized lung sound analysis as diagnostic aid for the detection of abnormal lung sounds","volume":"105","author":[{"family":"Gurung","given":"Arati"},{"family":"Scrafford","given":"Carolyn G."},{"family":"Tielsch","given":"James M."},{"family":"Levine","given":"Orin S."},{"family":"Checkley","given":"William"}],"issued":{"date-parts":[["2011",9]]}}}],"schema":"https://github.com/citation-style-language/schema/raw/master/csl-citation.json"} </w:instrText>
      </w:r>
      <w:r>
        <w:fldChar w:fldCharType="separate"/>
      </w:r>
      <w:r w:rsidRPr="00901314">
        <w:rPr>
          <w:rFonts w:cs="Times New Roman"/>
        </w:rPr>
        <w:t>(Gurung et al., 2011)</w:t>
      </w:r>
      <w:r>
        <w:fldChar w:fldCharType="end"/>
      </w:r>
      <w:r>
        <w:t xml:space="preserve">. </w:t>
      </w:r>
      <w:r w:rsidR="0044468C" w:rsidRPr="0044468C">
        <w:t>Computerized systems for recording and analyzing lung sounds have overcome many of the limitations of simple auscultation over the last 30 years</w:t>
      </w:r>
      <w:r w:rsidR="0044468C">
        <w:fldChar w:fldCharType="begin"/>
      </w:r>
      <w:r w:rsidR="00BC153A">
        <w:instrText xml:space="preserve"> ADDIN ZOTERO_ITEM CSL_CITATION {"citationID":"f2K2mq4L","properties":{"formattedCitation":"(Kandaswamy et al., 2004)","plainCitation":"(Kandaswamy et al., 2004)","noteIndex":0},"citationItems":[{"id":40,"uris":["http://zotero.org/users/local/0LrrM0sI/items/JEJRSN2N"],"itemData":{"id":40,"type":"article-journal","container-title":"Computers in Biology and Medicine","DOI":"10.1016/S0010-4825(03)00092-1","ISSN":"00104825","issue":"6","journalAbbreviation":"Computers in Biology and Medicine","language":"en","page":"523-537","source":"DOI.org (Crossref)","title":"Neural classification of lung sounds using wavelet coefficients","volume":"34","author":[{"family":"Kandaswamy","given":"A."},{"family":"Kumar","given":"C.Sathish"},{"family":"Ramanathan","given":"Rm.Pl."},{"family":"Jayaraman","given":"S."},{"family":"Malmurugan","given":"N."}],"issued":{"date-parts":[["2004",9]]}}}],"schema":"https://github.com/citation-style-language/schema/raw/master/csl-citation.json"} </w:instrText>
      </w:r>
      <w:r w:rsidR="0044468C">
        <w:fldChar w:fldCharType="separate"/>
      </w:r>
      <w:r w:rsidR="00BC153A" w:rsidRPr="00BC153A">
        <w:rPr>
          <w:rFonts w:cs="Times New Roman"/>
        </w:rPr>
        <w:t>(Kandaswamy et al., 2004)</w:t>
      </w:r>
      <w:r w:rsidR="0044468C">
        <w:fldChar w:fldCharType="end"/>
      </w:r>
      <w:r w:rsidR="0044468C">
        <w:t xml:space="preserve">. This can be seen clearly by the advantages offered </w:t>
      </w:r>
      <w:r w:rsidR="00342667">
        <w:t>by this system.</w:t>
      </w:r>
    </w:p>
    <w:p w14:paraId="77A2D323" w14:textId="5FA5B4C4" w:rsidR="00342667" w:rsidRPr="0014768C" w:rsidRDefault="00BC54DE" w:rsidP="00875E8C">
      <w:pPr>
        <w:rPr>
          <w:color w:val="000000" w:themeColor="text1"/>
        </w:rPr>
      </w:pPr>
      <w:r w:rsidRPr="00BC54DE">
        <w:t>Automated respiratory sound classification has the ability to detect anomalies in the early stages of respiratory dysfunction,</w:t>
      </w:r>
      <w:r>
        <w:t xml:space="preserve"> therefore</w:t>
      </w:r>
      <w:r w:rsidRPr="00BC54DE">
        <w:t xml:space="preserve"> improving effectiveness </w:t>
      </w:r>
      <w:r>
        <w:t xml:space="preserve">of </w:t>
      </w:r>
      <w:r w:rsidRPr="00BC54DE">
        <w:t>decision-makin</w:t>
      </w:r>
      <w:r>
        <w:t>g</w:t>
      </w:r>
      <w:r>
        <w:fldChar w:fldCharType="begin"/>
      </w:r>
      <w:r>
        <w:instrText xml:space="preserve"> ADDIN ZOTERO_ITEM CSL_CITATION {"citationID":"FcHqEk5h","properties":{"formattedCitation":"(Rocha et al., 2018)","plainCitation":"(Rocha et al., 2018)","noteIndex":0},"citationItems":[{"id":12,"uris":["http://zotero.org/users/local/0LrrM0sI/items/LHXJ3XCF"],"itemData":{"id":12,"type":"chapter","container-title":"Precision Medicine Powered by pHealth and Connected Health","event-place":"Singapore","ISBN":"978-981-10-7418-9","language":"en","note":"collection-title: IFMBE Proceedings\nDOI: 10.1007/978-981-10-7419-6_6","page":"33-37","publisher":"Springer Singapore","publisher-place":"Singapore","source":"DOI.org (Crossref)","title":"Α Respiratory Sound Database for the Development of Automated Classification","URL":"http://link.springer.com/10.1007/978-981-10-7419-6_6","volume":"66","editor":[{"family":"Maglaveras","given":"Nicos"},{"family":"Chouvarda","given":"Ioanna"},{"family":"Carvalho","given":"Paulo","non-dropping-particle":"de"}],"author":[{"family":"Rocha","given":"B. M."},{"family":"Filos","given":"D."},{"family":"Mendes","given":"L."},{"family":"Vogiatzis","given":"I."},{"family":"Perantoni","given":"E."},{"family":"Kaimakamis","given":"E."},{"family":"Natsiavas","given":"P."},{"family":"Oliveira","given":"A."},{"family":"Jácome","given":"C."},{"family":"Marques","given":"A."},{"family":"Paiva","given":"R. P."},{"family":"Chouvarda","given":"I."},{"family":"Carvalho","given":"P."},{"family":"Maglaveras","given":"N."}],"accessed":{"date-parts":[["2022",6,5]]},"issued":{"date-parts":[["2018"]]}}}],"schema":"https://github.com/citation-style-language/schema/raw/master/csl-citation.json"} </w:instrText>
      </w:r>
      <w:r>
        <w:fldChar w:fldCharType="separate"/>
      </w:r>
      <w:r w:rsidRPr="00BC54DE">
        <w:rPr>
          <w:rFonts w:cs="Times New Roman"/>
        </w:rPr>
        <w:t>(Rocha et al., 2018)</w:t>
      </w:r>
      <w:r>
        <w:fldChar w:fldCharType="end"/>
      </w:r>
      <w:r>
        <w:t xml:space="preserve">. </w:t>
      </w:r>
      <w:r w:rsidR="006A77CC">
        <w:t>Another advantage is that t</w:t>
      </w:r>
      <w:r w:rsidR="006A77CC" w:rsidRPr="006A77CC">
        <w:t xml:space="preserve">he use of computers to research lung sounds has numerous advantages in terms of sound storage, processing, and </w:t>
      </w:r>
      <w:r w:rsidR="000250C6">
        <w:t>visualization of respiratory sounds in computers</w:t>
      </w:r>
      <w:r w:rsidR="000250C6">
        <w:fldChar w:fldCharType="begin"/>
      </w:r>
      <w:r w:rsidR="000250C6">
        <w:instrText xml:space="preserve"> ADDIN ZOTERO_ITEM CSL_CITATION {"citationID":"y58zyhKt","properties":{"formattedCitation":"(Rocha et al., 2020)","plainCitation":"(Rocha et al., 2020)","noteIndex":0},"citationItems":[{"id":45,"uris":["http://zotero.org/users/local/0LrrM0sI/items/JAUJXWT4"],"itemData":{"id":45,"type":"article-journal","abstract":"(1) Background: Patients with respiratory conditions typically exhibit adventitious respiratory sounds (ARS), such as wheezes and crackles. ARS events have variable duration. In this work we studied the influence of event duration on automatic ARS classification, namely, how the creation of the Other class (negative class) affected the classifiers’ performance. (2) Methods: We conducted a set of experiments where we varied the durations of the other events on three tasks: crackle vs. wheeze vs. other (3 Class); crackle vs. other (2 Class Crackles); and wheeze vs. other (2 Class Wheezes). Four classifiers (linear discriminant analysis, support vector machines, boosted trees, and convolutional neural networks) were evaluated on those tasks using an open access respiratory sound database. (3) Results: While on the 3 Class task with fixed durations, the best classifier achieved an accuracy of 96.9%, the same classifier reached an accuracy of 81.8% on the more realistic 3 Class task with variable durations. (4) Conclusion: These results demonstrate the importance of experimental design on the assessment of the performance of automatic ARS classification algorithms. Furthermore, they also indicate, unlike what is stated in the literature, that the automatic classification of ARS is not a solved problem, as the algorithms’ performance decreases substantially under complex evaluation scenarios.","container-title":"Sensors","DOI":"10.3390/s21010057","ISSN":"1424-8220","issue":"1","journalAbbreviation":"Sensors","language":"en","page":"57","source":"DOI.org (Crossref)","title":"Automatic Classification of Adventitious Respiratory Sounds: A (Un)Solved Problem?","title-short":"Automatic Classification of Adventitious Respiratory Sounds","volume":"21","author":[{"family":"Rocha","given":"Bruno Machado"},{"family":"Pessoa","given":"Diogo"},{"family":"Marques","given":"Alda"},{"family":"Carvalho","given":"Paulo"},{"family":"Paiva","given":"Rui Pedro"}],"issued":{"date-parts":[["2020",12,24]]}}}],"schema":"https://github.com/citation-style-language/schema/raw/master/csl-citation.json"} </w:instrText>
      </w:r>
      <w:r w:rsidR="000250C6">
        <w:fldChar w:fldCharType="separate"/>
      </w:r>
      <w:r w:rsidR="000250C6" w:rsidRPr="000250C6">
        <w:rPr>
          <w:rFonts w:cs="Times New Roman"/>
        </w:rPr>
        <w:t>(Rocha et al., 2020)</w:t>
      </w:r>
      <w:r w:rsidR="000250C6">
        <w:fldChar w:fldCharType="end"/>
      </w:r>
      <w:r w:rsidR="006A77CC">
        <w:t xml:space="preserve">. The use of electronic stethoscope in analyzing lung </w:t>
      </w:r>
      <w:r w:rsidR="006A77CC">
        <w:lastRenderedPageBreak/>
        <w:t xml:space="preserve">sounds also offers the advantages of </w:t>
      </w:r>
      <w:r w:rsidR="00875E8C">
        <w:t>volume adjustment, reduction of heart sounds, recording and transmitting wirelessly to a computer</w:t>
      </w:r>
      <w:r w:rsidR="00312438">
        <w:t>.</w:t>
      </w:r>
    </w:p>
    <w:p w14:paraId="7A8C6164" w14:textId="43F0C5B0" w:rsidR="00C838FA" w:rsidRDefault="00C838FA" w:rsidP="00C838FA">
      <w:pPr>
        <w:pStyle w:val="Heading3"/>
      </w:pPr>
      <w:bookmarkStart w:id="20" w:name="_Toc108609326"/>
      <w:r>
        <w:t xml:space="preserve">Challenges Experienced </w:t>
      </w:r>
      <w:r w:rsidR="00312438">
        <w:t xml:space="preserve">in </w:t>
      </w:r>
      <w:r>
        <w:t>The</w:t>
      </w:r>
      <w:r w:rsidR="00984921">
        <w:t xml:space="preserve"> Detection of ARS</w:t>
      </w:r>
      <w:r w:rsidR="00312438">
        <w:t xml:space="preserve"> Using Computerized Lung Sound Analysis</w:t>
      </w:r>
      <w:bookmarkEnd w:id="20"/>
    </w:p>
    <w:p w14:paraId="1B18A8AF" w14:textId="51E14D36" w:rsidR="00B60893" w:rsidRDefault="001D1FE7" w:rsidP="00312438">
      <w:r>
        <w:t xml:space="preserve">Even though the computerized lung sound analysis offers many advantages, it still suffers from challenges affecting its performance. </w:t>
      </w:r>
      <w:r w:rsidR="00C82FC9">
        <w:t xml:space="preserve">One of the limitations of using lung recordings is the </w:t>
      </w:r>
      <w:r w:rsidR="00F81148">
        <w:t>presence</w:t>
      </w:r>
      <w:r w:rsidR="00C82FC9">
        <w:t xml:space="preserve"> of </w:t>
      </w:r>
      <w:r w:rsidR="00F81148">
        <w:t>ambient</w:t>
      </w:r>
      <w:r w:rsidR="00C82FC9">
        <w:t xml:space="preserve"> noise in the recordings</w:t>
      </w:r>
      <w:r w:rsidR="00F81148">
        <w:fldChar w:fldCharType="begin"/>
      </w:r>
      <w:r w:rsidR="00F81148">
        <w:instrText xml:space="preserve"> ADDIN ZOTERO_ITEM CSL_CITATION {"citationID":"Cob8gNst","properties":{"formattedCitation":"(Emmanouilidou et al., 2018)","plainCitation":"(Emmanouilidou et al., 2018)","noteIndex":0},"citationItems":[{"id":52,"uris":["http://zotero.org/users/local/0LrrM0sI/items/LV62JQVE"],"itemData":{"id":52,"type":"article-journal","container-title":"IEEE Transactions on Biomedical Engineering","DOI":"10.1109/TBME.2017.2717280","ISSN":"0018-9294, 1558-2531","issue":"7","journalAbbreviation":"IEEE Trans. Biomed. Eng.","page":"1564-1574","source":"DOI.org (Crossref)","title":"Computerized Lung Sound Screening for Pediatric Auscultation in Noisy Field Environments","volume":"65","author":[{"family":"Emmanouilidou","given":"Dimitra"},{"family":"McCollum","given":"Eric D."},{"family":"Park","given":"Daniel E."},{"family":"Elhilali","given":"Mounya"}],"issued":{"date-parts":[["2018",7]]}}}],"schema":"https://github.com/citation-style-language/schema/raw/master/csl-citation.json"} </w:instrText>
      </w:r>
      <w:r w:rsidR="00F81148">
        <w:fldChar w:fldCharType="separate"/>
      </w:r>
      <w:r w:rsidR="00F81148" w:rsidRPr="00F81148">
        <w:rPr>
          <w:rFonts w:cs="Times New Roman"/>
        </w:rPr>
        <w:t>(Emmanouilidou et al., 2018)</w:t>
      </w:r>
      <w:r w:rsidR="00F81148">
        <w:fldChar w:fldCharType="end"/>
      </w:r>
      <w:r w:rsidR="00C82FC9">
        <w:t xml:space="preserve">. Without filtering the noise, </w:t>
      </w:r>
      <w:r w:rsidR="00F81148">
        <w:t>it will be hard to detect the adventitious sounds.</w:t>
      </w:r>
    </w:p>
    <w:p w14:paraId="3C2757F4" w14:textId="03959D87" w:rsidR="00B60893" w:rsidRPr="00312438" w:rsidRDefault="00B60893" w:rsidP="00312438">
      <w:r>
        <w:t>Another important issue discussed</w:t>
      </w:r>
      <w:r w:rsidR="00DA5121">
        <w:t xml:space="preserve"> by</w:t>
      </w:r>
      <w:r>
        <w:t xml:space="preserve"> </w:t>
      </w:r>
      <w:r>
        <w:fldChar w:fldCharType="begin"/>
      </w:r>
      <w:r w:rsidR="00897D18">
        <w:instrText xml:space="preserve"> ADDIN ZOTERO_ITEM CSL_CITATION {"citationID":"dICGsYkA","properties":{"formattedCitation":"(Khan, 2012)","plainCitation":"(Khan, 2012)","dontUpdate":true,"noteIndex":0},"citationItems":[{"id":54,"uris":["http://zotero.org/users/local/0LrrM0sI/items/92DCVVNG"],"itemData":{"id":54,"type":"article-journal","abstract":"For diagnosis of lung disease, lung sound auscultation plays an important role. Lung sound provides important information regarding underlying condition of lungs. Advances in the field of signal processing have led to development of automated tools for diagnosis of respiratory diseases using lung sound. This paper investigates the previous work undertaken by various researchers on automated respiratory sound diagnosis using visual and statistical methods. Based on this analysis, future work which can advance knowledge in the important area for remote healthcare is explored.","issue":"11","language":"en","page":"6","source":"Zotero","title":"Respiratory Sound Analysis for Identifying Lung Diseases: A Review","volume":"3","author":[{"family":"Khan","given":"Sibghatullah I"}],"issued":{"date-parts":[["2012"]]}}}],"schema":"https://github.com/citation-style-language/schema/raw/master/csl-citation.json"} </w:instrText>
      </w:r>
      <w:r>
        <w:fldChar w:fldCharType="separate"/>
      </w:r>
      <w:r w:rsidRPr="00B60893">
        <w:rPr>
          <w:rFonts w:cs="Times New Roman"/>
        </w:rPr>
        <w:t xml:space="preserve">Khan </w:t>
      </w:r>
      <w:r w:rsidR="00DA5121">
        <w:rPr>
          <w:rFonts w:cs="Times New Roman"/>
        </w:rPr>
        <w:t>(</w:t>
      </w:r>
      <w:r w:rsidRPr="00B60893">
        <w:rPr>
          <w:rFonts w:cs="Times New Roman"/>
        </w:rPr>
        <w:t>2012)</w:t>
      </w:r>
      <w:r>
        <w:fldChar w:fldCharType="end"/>
      </w:r>
      <w:r w:rsidR="00DA5121">
        <w:t>,</w:t>
      </w:r>
      <w:r>
        <w:t xml:space="preserve"> is the </w:t>
      </w:r>
      <w:r w:rsidR="00597076">
        <w:t xml:space="preserve">lack of vastness in the data used in the computerized lung sound analysis systems. </w:t>
      </w:r>
      <w:r w:rsidR="00597076" w:rsidRPr="00597076">
        <w:t>Only a few researchers used data from hospitals, while the majority used data from lung sound CDs that were used to train doctors and nurses.</w:t>
      </w:r>
      <w:r w:rsidR="008B6356">
        <w:t xml:space="preserve"> This can be limiting because machine learning models require larger datasets for training the model.</w:t>
      </w:r>
    </w:p>
    <w:p w14:paraId="42EDC56D" w14:textId="4F157B1F" w:rsidR="00C838FA" w:rsidRDefault="006328F7" w:rsidP="006328F7">
      <w:pPr>
        <w:pStyle w:val="Heading2"/>
      </w:pPr>
      <w:bookmarkStart w:id="21" w:name="_Toc108609327"/>
      <w:r>
        <w:t>Algorithms</w:t>
      </w:r>
      <w:r w:rsidR="00C838FA">
        <w:t xml:space="preserve"> That Support </w:t>
      </w:r>
      <w:bookmarkStart w:id="22" w:name="_Hlk105950806"/>
      <w:r w:rsidR="00C838FA">
        <w:t>the</w:t>
      </w:r>
      <w:r>
        <w:t xml:space="preserve"> Automatic Adventitious Respiratory Sound Analysis</w:t>
      </w:r>
      <w:bookmarkEnd w:id="21"/>
      <w:bookmarkEnd w:id="22"/>
    </w:p>
    <w:p w14:paraId="06213AC4" w14:textId="07230F7D" w:rsidR="00B70751" w:rsidRPr="00B70751" w:rsidRDefault="00B70751" w:rsidP="00B70751">
      <w:r>
        <w:t>There are many algorithms used in the classification of cardiorespiratory diseases, but only 2</w:t>
      </w:r>
      <w:r w:rsidR="008B6356">
        <w:t xml:space="preserve"> </w:t>
      </w:r>
      <w:r>
        <w:t>are the most used. The most used algorithms are ANN and KNN algorithms because of their performance</w:t>
      </w:r>
      <w:r>
        <w:fldChar w:fldCharType="begin"/>
      </w:r>
      <w:r>
        <w:instrText xml:space="preserve"> ADDIN ZOTERO_ITEM CSL_CITATION {"citationID":"C3P2TRdy","properties":{"formattedCitation":"(Palaniappan et al., 2013)","plainCitation":"(Palaniappan et al., 2013)","noteIndex":0},"citationItems":[{"id":55,"uris":["http://zotero.org/users/local/0LrrM0sI/items/VY4UBI54"],"itemData":{"id":55,"type":"article-journal","container-title":"Biocybernetics and Biomedical Engineering","DOI":"10.1016/j.bbe.2013.07.001","ISSN":"02085216","issue":"3","journalAbbreviation":"Biocybernetics and Biomedical Engineering","language":"en","page":"129-135","source":"DOI.org (Crossref)","title":"Machine learning in lung sound analysis: A systematic review","title-short":"Machine learning in lung sound analysis","volume":"33","author":[{"family":"Palaniappan","given":"Rajkumar"},{"family":"Sundaraj","given":"Kenneth"},{"family":"Ahamed","given":"Nizam Uddin"}],"issued":{"date-parts":[["2013",1]]}}}],"schema":"https://github.com/citation-style-language/schema/raw/master/csl-citation.json"} </w:instrText>
      </w:r>
      <w:r>
        <w:fldChar w:fldCharType="separate"/>
      </w:r>
      <w:r w:rsidRPr="00B70751">
        <w:rPr>
          <w:rFonts w:cs="Times New Roman"/>
        </w:rPr>
        <w:t>(Palaniappan et al., 2013)</w:t>
      </w:r>
      <w:r>
        <w:fldChar w:fldCharType="end"/>
      </w:r>
      <w:r>
        <w:t>. Other uncommonly used algorithms include Support Vector Machine, Gaussian Mixture, Random Forest, Hidden Markov, Logistic Regression</w:t>
      </w:r>
      <w:r w:rsidR="001F6725">
        <w:t xml:space="preserve">, </w:t>
      </w:r>
      <w:r w:rsidR="001F6725" w:rsidRPr="001F6725">
        <w:t>Edge Detection on Spectrogram Image</w:t>
      </w:r>
      <w:r>
        <w:t xml:space="preserve"> and finally Discriminan</w:t>
      </w:r>
      <w:r w:rsidR="001F6725">
        <w:t>t</w:t>
      </w:r>
      <w:r>
        <w:t xml:space="preserve"> Analysis</w:t>
      </w:r>
      <w:r w:rsidR="001F6725">
        <w:fldChar w:fldCharType="begin"/>
      </w:r>
      <w:r w:rsidR="001F6725">
        <w:instrText xml:space="preserve"> ADDIN ZOTERO_ITEM CSL_CITATION {"citationID":"0QddJKOP","properties":{"formattedCitation":"(Pramono et al., 2017)","plainCitation":"(Pramono et al., 2017)","noteIndex":0},"citationItems":[{"id":27,"uris":["http://zotero.org/users/local/0LrrM0sI/items/FYYUULHM"],"itemData":{"id":27,"type":"article-journal","container-title":"PLOS ONE","DOI":"10.1371/journal.pone.0177926","ISSN":"1932-6203","issue":"5","journalAbbreviation":"PLoS ONE","language":"en","page":"e0177926","source":"DOI.org (Crossref)","title":"Automatic adventitious respiratory sound analysis: A systematic review","title-short":"Automatic adventitious respiratory sound analysis","volume":"12","author":[{"family":"Pramono","given":"Renard Xaviero Adhi"},{"family":"Bowyer","given":"Stuart"},{"family":"Rodriguez-Villegas","given":"Esther"}],"editor":[{"family":"Penzel","given":"Thomas"}],"issued":{"date-parts":[["2017",5,26]]}}}],"schema":"https://github.com/citation-style-language/schema/raw/master/csl-citation.json"} </w:instrText>
      </w:r>
      <w:r w:rsidR="001F6725">
        <w:fldChar w:fldCharType="separate"/>
      </w:r>
      <w:r w:rsidR="001F6725" w:rsidRPr="001F6725">
        <w:rPr>
          <w:rFonts w:cs="Times New Roman"/>
        </w:rPr>
        <w:t>(Pramono et al., 2017)</w:t>
      </w:r>
      <w:r w:rsidR="001F6725">
        <w:fldChar w:fldCharType="end"/>
      </w:r>
      <w:r w:rsidR="001F6725">
        <w:t>.</w:t>
      </w:r>
    </w:p>
    <w:p w14:paraId="5847622B" w14:textId="36FC56B4" w:rsidR="002C7269" w:rsidRDefault="002C7269" w:rsidP="002C7269">
      <w:pPr>
        <w:pStyle w:val="Heading3"/>
      </w:pPr>
      <w:bookmarkStart w:id="23" w:name="_Toc108609328"/>
      <w:r>
        <w:t>Artificial Neural Network</w:t>
      </w:r>
      <w:bookmarkEnd w:id="23"/>
    </w:p>
    <w:p w14:paraId="0996FF7A" w14:textId="503F527F" w:rsidR="001F6725" w:rsidRPr="001F6725" w:rsidRDefault="008D106E" w:rsidP="00BC153A">
      <w:r w:rsidRPr="008D106E">
        <w:t>The goal of Artificial Neural Networks is to imitate the behavior of biological neural networks.</w:t>
      </w:r>
      <w:r>
        <w:t xml:space="preserve"> The study on </w:t>
      </w:r>
      <w:r>
        <w:fldChar w:fldCharType="begin"/>
      </w:r>
      <w:r>
        <w:instrText xml:space="preserve"> ADDIN ZOTERO_ITEM CSL_CITATION {"citationID":"RCKXvrKM","properties":{"formattedCitation":"(Tocchetto et al., 2014)","plainCitation":"(Tocchetto et al., 2014)","noteIndex":0},"citationItems":[{"id":62,"uris":["http://zotero.org/users/local/0LrrM0sI/items/GXUKST58"],"itemData":{"id":62,"type":"article-journal","container-title":"IFAC Proceedings Volumes","DOI":"10.3182/20140824-6-ZA-1003.01638","ISSN":"14746670","issue":"3","journalAbbreviation":"IFAC Proceedings Volumes","language":"en","page":"2975-2980","source":"DOI.org (Crossref)","title":"An Embedded Classifier of Lung Sounds based on the Wavelet Packet Transform and ANN","volume":"47","author":[{"family":"Tocchetto","given":"M.A."},{"family":"Bazanella","given":"A.S."},{"family":"Guimaraes","given":"L."},{"family":"Fragoso","given":"J.L."},{"family":"Parraga","given":"A."}],"issued":{"date-parts":[["2014"]]}}}],"schema":"https://github.com/citation-style-language/schema/raw/master/csl-citation.json"} </w:instrText>
      </w:r>
      <w:r>
        <w:fldChar w:fldCharType="separate"/>
      </w:r>
      <w:r w:rsidRPr="008D106E">
        <w:rPr>
          <w:rFonts w:cs="Times New Roman"/>
        </w:rPr>
        <w:t>(Tocchetto et al., 2014)</w:t>
      </w:r>
      <w:r>
        <w:fldChar w:fldCharType="end"/>
      </w:r>
      <w:r>
        <w:t xml:space="preserve"> used </w:t>
      </w:r>
      <w:r w:rsidR="0031335F">
        <w:t>wavelet packet transform in signal processing</w:t>
      </w:r>
      <w:r w:rsidR="00746D7C">
        <w:t xml:space="preserve"> for feature extraction. The features were then fed into the </w:t>
      </w:r>
      <w:r>
        <w:t xml:space="preserve">ANN </w:t>
      </w:r>
      <w:r w:rsidR="00746D7C">
        <w:t xml:space="preserve">for classification </w:t>
      </w:r>
      <w:r w:rsidR="00746D7C" w:rsidRPr="00746D7C">
        <w:t xml:space="preserve">into three categories, one normal and two </w:t>
      </w:r>
      <w:r w:rsidR="00746D7C">
        <w:t>pathological.</w:t>
      </w:r>
      <w:r>
        <w:t xml:space="preserve"> </w:t>
      </w:r>
      <w:r w:rsidR="00746D7C">
        <w:t>A</w:t>
      </w:r>
      <w:r>
        <w:t xml:space="preserve">n </w:t>
      </w:r>
      <w:r w:rsidRPr="00F95697">
        <w:t>accuracy of 98.89</w:t>
      </w:r>
      <w:r>
        <w:t>%</w:t>
      </w:r>
      <w:r w:rsidRPr="00F95697">
        <w:t xml:space="preserve"> for Symlet-10 wavelet base on the test set</w:t>
      </w:r>
      <w:r>
        <w:t xml:space="preserve"> was achieved</w:t>
      </w:r>
      <w:r w:rsidR="00E60FC4">
        <w:t xml:space="preserve">. </w:t>
      </w:r>
      <w:r w:rsidR="00BC153A">
        <w:t xml:space="preserve">An advantage of </w:t>
      </w:r>
      <w:r w:rsidR="00E60FC4" w:rsidRPr="00E60FC4">
        <w:t xml:space="preserve">ANN </w:t>
      </w:r>
      <w:r w:rsidR="00BC153A">
        <w:t xml:space="preserve">is it </w:t>
      </w:r>
      <w:r w:rsidR="00E60FC4" w:rsidRPr="00E60FC4">
        <w:t>can adapt well to complex non-linear data and classifying it accurately and effectively.</w:t>
      </w:r>
    </w:p>
    <w:p w14:paraId="352275A7" w14:textId="2BE18236" w:rsidR="002C7269" w:rsidRDefault="002C7269" w:rsidP="002C7269">
      <w:pPr>
        <w:pStyle w:val="Heading3"/>
      </w:pPr>
      <w:bookmarkStart w:id="24" w:name="_Toc108609329"/>
      <w:r>
        <w:t>K-Nearest Neighbor</w:t>
      </w:r>
      <w:bookmarkEnd w:id="24"/>
    </w:p>
    <w:p w14:paraId="054D2A43" w14:textId="3A220429" w:rsidR="00E60FC4" w:rsidRDefault="00971700" w:rsidP="00C01D6B">
      <w:r>
        <w:t xml:space="preserve">The work on </w:t>
      </w:r>
      <w:r w:rsidR="00C01D6B">
        <w:fldChar w:fldCharType="begin"/>
      </w:r>
      <w:r w:rsidR="00C01D6B">
        <w:instrText xml:space="preserve"> ADDIN ZOTERO_ITEM CSL_CITATION {"citationID":"K3OCvp9y","properties":{"formattedCitation":"(Abdullah et al., 2017)","plainCitation":"(Abdullah et al., 2017)","noteIndex":0},"citationItems":[{"id":59,"uris":["http://zotero.org/users/local/0LrrM0sI/items/D9CXRAJN"],"itemData":{"id":59,"type":"chapter","container-title":"3rd International Conference on Movement, Health and Exercise","event-place":"Singapore","ISBN":"978-981-10-3736-8","note":"collection-title: IFMBE Proceedings\nDOI: 10.1007/978-981-10-3737-5_15","page":"73-78","publisher":"Springer Singapore","publisher-place":"Singapore","source":"DOI.org (Crossref)","title":"Classification of Respiratory Sounds in Smokers and Non-smokers using k-NN Classifier","URL":"http://link.springer.com/10.1007/978-981-10-3737-5_15","volume":"58","editor":[{"family":"Ibrahim","given":"Fatimah"},{"family":"Cheong","given":"Jadeera Phaik Geok"},{"family":"Usman","given":"Juliana"},{"family":"Ahmad","given":"Mohd Yazed"},{"family":"Razman","given":"Rizal"},{"family":"Selvanayagam","given":"Victor S"}],"author":[{"family":"Abdullah","given":"N. S."},{"family":"Lam","given":"C. K."},{"family":"Sundaraj","given":"K."},{"family":"Palaniappan","given":"R."}],"accessed":{"date-parts":[["2022",6,12]]},"issued":{"date-parts":[["2017"]]}}}],"schema":"https://github.com/citation-style-language/schema/raw/master/csl-citation.json"} </w:instrText>
      </w:r>
      <w:r w:rsidR="00C01D6B">
        <w:fldChar w:fldCharType="separate"/>
      </w:r>
      <w:r w:rsidR="00C01D6B" w:rsidRPr="00C01D6B">
        <w:rPr>
          <w:rFonts w:cs="Times New Roman"/>
        </w:rPr>
        <w:t>(Abdullah et al., 2017)</w:t>
      </w:r>
      <w:r w:rsidR="00C01D6B">
        <w:fldChar w:fldCharType="end"/>
      </w:r>
      <w:r w:rsidR="00C01D6B">
        <w:t xml:space="preserve"> </w:t>
      </w:r>
      <w:r w:rsidR="00F32F89">
        <w:t xml:space="preserve">first filtered the audio files using a band pass filter, then used entropy as the suitable feature. These features were fed into a KNN classifier with a k-value of 9 and this </w:t>
      </w:r>
      <w:r w:rsidR="00E60FC4" w:rsidRPr="00E60FC4">
        <w:t>reported a</w:t>
      </w:r>
      <w:r w:rsidR="00C01D6B">
        <w:t>n</w:t>
      </w:r>
      <w:r w:rsidR="00E60FC4" w:rsidRPr="00E60FC4">
        <w:t xml:space="preserve"> </w:t>
      </w:r>
      <w:r w:rsidR="00C01D6B">
        <w:t>accuracy of 89.33% for non-smokers and 78.67% for smokers</w:t>
      </w:r>
      <w:r w:rsidR="00E60FC4" w:rsidRPr="00E60FC4">
        <w:t xml:space="preserve">. </w:t>
      </w:r>
      <w:r w:rsidR="00E60FC4" w:rsidRPr="00E60FC4">
        <w:lastRenderedPageBreak/>
        <w:t xml:space="preserve">The </w:t>
      </w:r>
      <w:r w:rsidR="00E60FC4">
        <w:t>advantages of KNN include its simplicity and robustness</w:t>
      </w:r>
      <w:r w:rsidR="00E60FC4" w:rsidRPr="00E60FC4">
        <w:t>.</w:t>
      </w:r>
      <w:r w:rsidR="00C01D6B" w:rsidRPr="00C01D6B">
        <w:t xml:space="preserve"> It can also distinguish between normal and abnormal respiratory sounds.</w:t>
      </w:r>
    </w:p>
    <w:p w14:paraId="6A8E62AF" w14:textId="3908FEBD" w:rsidR="00C01D6B" w:rsidRPr="00E60FC4" w:rsidRDefault="00C01D6B" w:rsidP="00C01D6B">
      <w:r>
        <w:t>Despite the advantages provided by using ANN and KNN classifiers, they still suffer from the disadvantage of a</w:t>
      </w:r>
      <w:r w:rsidRPr="00C01D6B">
        <w:t xml:space="preserve"> computational burden caused by training the model</w:t>
      </w:r>
      <w:r>
        <w:t>. T</w:t>
      </w:r>
      <w:r w:rsidRPr="00C01D6B">
        <w:t>he requirement for a very large dataset to train the model to accurately recognize lung sounds</w:t>
      </w:r>
      <w:r w:rsidR="00B42437">
        <w:t xml:space="preserve"> is also another disadvantage</w:t>
      </w:r>
      <w:r w:rsidR="00B42437">
        <w:fldChar w:fldCharType="begin"/>
      </w:r>
      <w:r w:rsidR="00B42437">
        <w:instrText xml:space="preserve"> ADDIN ZOTERO_ITEM CSL_CITATION {"citationID":"SWPLLGIc","properties":{"formattedCitation":"(Palaniappan et al., 2013)","plainCitation":"(Palaniappan et al., 2013)","noteIndex":0},"citationItems":[{"id":55,"uris":["http://zotero.org/users/local/0LrrM0sI/items/VY4UBI54"],"itemData":{"id":55,"type":"article-journal","container-title":"Biocybernetics and Biomedical Engineering","DOI":"10.1016/j.bbe.2013.07.001","ISSN":"02085216","issue":"3","journalAbbreviation":"Biocybernetics and Biomedical Engineering","language":"en","page":"129-135","source":"DOI.org (Crossref)","title":"Machine learning in lung sound analysis: A systematic review","title-short":"Machine learning in lung sound analysis","volume":"33","author":[{"family":"Palaniappan","given":"Rajkumar"},{"family":"Sundaraj","given":"Kenneth"},{"family":"Ahamed","given":"Nizam Uddin"}],"issued":{"date-parts":[["2013",1]]}}}],"schema":"https://github.com/citation-style-language/schema/raw/master/csl-citation.json"} </w:instrText>
      </w:r>
      <w:r w:rsidR="00B42437">
        <w:fldChar w:fldCharType="separate"/>
      </w:r>
      <w:r w:rsidR="00B42437" w:rsidRPr="00B42437">
        <w:rPr>
          <w:rFonts w:cs="Times New Roman"/>
        </w:rPr>
        <w:t>(Palaniappan et al., 2013)</w:t>
      </w:r>
      <w:r w:rsidR="00B42437">
        <w:fldChar w:fldCharType="end"/>
      </w:r>
      <w:r w:rsidRPr="00C01D6B">
        <w:t>.</w:t>
      </w:r>
    </w:p>
    <w:p w14:paraId="2E8569CA" w14:textId="15B412A2" w:rsidR="00C838FA" w:rsidRDefault="00C838FA" w:rsidP="00C838FA">
      <w:pPr>
        <w:pStyle w:val="Heading2"/>
      </w:pPr>
      <w:bookmarkStart w:id="25" w:name="_Toc108609330"/>
      <w:r>
        <w:t xml:space="preserve">Existing Models Used </w:t>
      </w:r>
      <w:r w:rsidR="00F32F89">
        <w:t xml:space="preserve">in </w:t>
      </w:r>
      <w:r>
        <w:t xml:space="preserve">The Identification </w:t>
      </w:r>
      <w:r w:rsidR="00F32F89">
        <w:t xml:space="preserve">and </w:t>
      </w:r>
      <w:r>
        <w:t xml:space="preserve">Classification </w:t>
      </w:r>
      <w:r w:rsidR="00F32F89">
        <w:t xml:space="preserve">of </w:t>
      </w:r>
      <w:r>
        <w:t>Cardiorespiratory Diseases</w:t>
      </w:r>
      <w:bookmarkEnd w:id="25"/>
    </w:p>
    <w:p w14:paraId="708ECEC6" w14:textId="43D34A19" w:rsidR="001111AF" w:rsidRDefault="009C4554" w:rsidP="001111AF">
      <w:r>
        <w:t xml:space="preserve">This study will focus on models that used ANN and KNN in the classification process of </w:t>
      </w:r>
      <w:r w:rsidR="00F32F89">
        <w:t>adventitious respiratory sounds</w:t>
      </w:r>
      <w:r>
        <w:t xml:space="preserve">. </w:t>
      </w:r>
      <w:r w:rsidR="006931B1">
        <w:t xml:space="preserve">The study on </w:t>
      </w:r>
      <w:r w:rsidR="006931B1">
        <w:fldChar w:fldCharType="begin"/>
      </w:r>
      <w:r w:rsidR="006931B1">
        <w:instrText xml:space="preserve"> ADDIN ZOTERO_ITEM CSL_CITATION {"citationID":"pHNk1RQb","properties":{"formattedCitation":"(Pramono et al., 2017)","plainCitation":"(Pramono et al., 2017)","noteIndex":0},"citationItems":[{"id":27,"uris":["http://zotero.org/users/local/0LrrM0sI/items/FYYUULHM"],"itemData":{"id":27,"type":"article-journal","container-title":"PLOS ONE","DOI":"10.1371/journal.pone.0177926","ISSN":"1932-6203","issue":"5","journalAbbreviation":"PLoS ONE","language":"en","page":"e0177926","source":"DOI.org (Crossref)","title":"Automatic adventitious respiratory sound analysis: A systematic review","title-short":"Automatic adventitious respiratory sound analysis","volume":"12","author":[{"family":"Pramono","given":"Renard Xaviero Adhi"},{"family":"Bowyer","given":"Stuart"},{"family":"Rodriguez-Villegas","given":"Esther"}],"editor":[{"family":"Penzel","given":"Thomas"}],"issued":{"date-parts":[["2017",5,26]]}}}],"schema":"https://github.com/citation-style-language/schema/raw/master/csl-citation.json"} </w:instrText>
      </w:r>
      <w:r w:rsidR="006931B1">
        <w:fldChar w:fldCharType="separate"/>
      </w:r>
      <w:r w:rsidR="006931B1" w:rsidRPr="006931B1">
        <w:rPr>
          <w:rFonts w:cs="Times New Roman"/>
        </w:rPr>
        <w:t>(Pramono et al., 2017)</w:t>
      </w:r>
      <w:r w:rsidR="006931B1">
        <w:fldChar w:fldCharType="end"/>
      </w:r>
      <w:r w:rsidR="006931B1">
        <w:t xml:space="preserve"> gives a summary of existing models used in the</w:t>
      </w:r>
      <w:r w:rsidR="006931B1" w:rsidRPr="006931B1">
        <w:t xml:space="preserve"> automatic adventitious respiratory sound analysis</w:t>
      </w:r>
      <w:r w:rsidR="006931B1">
        <w:t>. These models include:</w:t>
      </w:r>
    </w:p>
    <w:p w14:paraId="64F46D0A" w14:textId="1FD52A9E" w:rsidR="006931B1" w:rsidRDefault="00BB3CFF" w:rsidP="00BB3CFF">
      <w:pPr>
        <w:pStyle w:val="Heading3"/>
      </w:pPr>
      <w:bookmarkStart w:id="26" w:name="_Toc108609331"/>
      <w:r>
        <w:t xml:space="preserve">An Embedded Classifier </w:t>
      </w:r>
      <w:r w:rsidR="00F32F89">
        <w:t xml:space="preserve">of </w:t>
      </w:r>
      <w:r>
        <w:t xml:space="preserve">Lung Sounds </w:t>
      </w:r>
      <w:r w:rsidR="00F32F89">
        <w:t xml:space="preserve">Based on The </w:t>
      </w:r>
      <w:r>
        <w:t xml:space="preserve">Wavelet Packet Transform </w:t>
      </w:r>
      <w:r w:rsidR="00F32F89">
        <w:t xml:space="preserve">And </w:t>
      </w:r>
      <w:r>
        <w:t>ANN</w:t>
      </w:r>
      <w:bookmarkEnd w:id="26"/>
    </w:p>
    <w:p w14:paraId="3746901F" w14:textId="0FAB6424" w:rsidR="00BB3CFF" w:rsidRDefault="00BB3CFF" w:rsidP="00BB3CFF">
      <w:r>
        <w:t>In this study</w:t>
      </w:r>
      <w:r w:rsidR="00605EDF">
        <w:fldChar w:fldCharType="begin"/>
      </w:r>
      <w:r w:rsidR="00605EDF">
        <w:instrText xml:space="preserve"> ADDIN ZOTERO_ITEM CSL_CITATION {"citationID":"3Uo5pW3O","properties":{"formattedCitation":"(Tocchetto et al., 2014)","plainCitation":"(Tocchetto et al., 2014)","noteIndex":0},"citationItems":[{"id":62,"uris":["http://zotero.org/users/local/0LrrM0sI/items/GXUKST58"],"itemData":{"id":62,"type":"article-journal","container-title":"IFAC Proceedings Volumes","DOI":"10.3182/20140824-6-ZA-1003.01638","ISSN":"14746670","issue":"3","journalAbbreviation":"IFAC Proceedings Volumes","language":"en","page":"2975-2980","source":"DOI.org (Crossref)","title":"An Embedded Classifier of Lung Sounds based on the Wavelet Packet Transform and ANN","volume":"47","author":[{"family":"Tocchetto","given":"M.A."},{"family":"Bazanella","given":"A.S."},{"family":"Guimaraes","given":"L."},{"family":"Fragoso","given":"J.L."},{"family":"Parraga","given":"A."}],"issued":{"date-parts":[["2014"]]}}}],"schema":"https://github.com/citation-style-language/schema/raw/master/csl-citation.json"} </w:instrText>
      </w:r>
      <w:r w:rsidR="00605EDF">
        <w:fldChar w:fldCharType="separate"/>
      </w:r>
      <w:r w:rsidR="00605EDF" w:rsidRPr="00605EDF">
        <w:rPr>
          <w:rFonts w:cs="Times New Roman"/>
        </w:rPr>
        <w:t>(Tocchetto et al., 2014)</w:t>
      </w:r>
      <w:r w:rsidR="00605EDF">
        <w:fldChar w:fldCharType="end"/>
      </w:r>
      <w:r>
        <w:t xml:space="preserve">, </w:t>
      </w:r>
      <w:r w:rsidR="00063481">
        <w:t>a</w:t>
      </w:r>
      <w:r w:rsidR="00063481" w:rsidRPr="00F95697">
        <w:t xml:space="preserve"> total of 92 </w:t>
      </w:r>
      <w:r w:rsidR="00063481">
        <w:t>lung sounds</w:t>
      </w:r>
      <w:r w:rsidR="00063481" w:rsidRPr="00F95697">
        <w:t xml:space="preserve"> were recorded, including 27 normal, 31 crackles, and 34 wheezes</w:t>
      </w:r>
      <w:r w:rsidR="00063481">
        <w:t xml:space="preserve">. </w:t>
      </w:r>
      <w:r w:rsidR="000A0E42" w:rsidRPr="000A0E42">
        <w:t>As part of the training process, 60 sounds were used to train the ANN, 7 for testing and 7 for validation. The remaining 18 sounds in the database were used to evaluate the trained ANN's performance.</w:t>
      </w:r>
      <w:r w:rsidR="000A0E42">
        <w:t xml:space="preserve"> </w:t>
      </w:r>
      <w:r w:rsidR="00063481">
        <w:t xml:space="preserve">A </w:t>
      </w:r>
      <w:r w:rsidR="00063481" w:rsidRPr="0064427B">
        <w:t>WPT was used to decompose lung sound signals into frequency sub-bands, and a set of statistical features was extracted from the sub-bands to represent the distribution of wavelet coefficients.</w:t>
      </w:r>
      <w:r w:rsidR="00063481" w:rsidRPr="00F95697">
        <w:t xml:space="preserve"> </w:t>
      </w:r>
      <w:r w:rsidR="00063481">
        <w:t>The features were fed into an</w:t>
      </w:r>
      <w:r w:rsidR="00F95697" w:rsidRPr="00F95697">
        <w:t xml:space="preserve"> ANN </w:t>
      </w:r>
      <w:r w:rsidR="00063481">
        <w:t xml:space="preserve">which </w:t>
      </w:r>
      <w:r w:rsidR="00F95697" w:rsidRPr="00F95697">
        <w:t>classif</w:t>
      </w:r>
      <w:r w:rsidR="00063481">
        <w:t>ied</w:t>
      </w:r>
      <w:r w:rsidR="00F95697" w:rsidRPr="00F95697">
        <w:t xml:space="preserve"> respiratory sounds </w:t>
      </w:r>
      <w:r w:rsidR="008B2AEC">
        <w:t xml:space="preserve">into three </w:t>
      </w:r>
      <w:r w:rsidR="00063481">
        <w:t xml:space="preserve">categories: </w:t>
      </w:r>
      <w:r w:rsidR="008B2AEC">
        <w:t xml:space="preserve">normal, </w:t>
      </w:r>
      <w:r w:rsidR="00F95697" w:rsidRPr="00F95697">
        <w:t>wheezes and crackles.</w:t>
      </w:r>
      <w:r w:rsidR="00F95697">
        <w:t xml:space="preserve"> </w:t>
      </w:r>
      <w:r w:rsidR="00F95697" w:rsidRPr="00F95697">
        <w:t xml:space="preserve">The </w:t>
      </w:r>
      <w:r w:rsidR="00063481">
        <w:t xml:space="preserve">classifier </w:t>
      </w:r>
      <w:r w:rsidR="00F95697" w:rsidRPr="00F95697">
        <w:t>achieved a best average accuracy of 98.89</w:t>
      </w:r>
      <w:r w:rsidR="00F95697">
        <w:t>%</w:t>
      </w:r>
      <w:r w:rsidR="00F95697" w:rsidRPr="00F95697">
        <w:t xml:space="preserve"> for Symlet-10 wavelet base on the test set.</w:t>
      </w:r>
    </w:p>
    <w:p w14:paraId="744E1C70" w14:textId="3577B545" w:rsidR="00063481" w:rsidRDefault="00063481" w:rsidP="00BB3CFF">
      <w:r>
        <w:t xml:space="preserve">The </w:t>
      </w:r>
      <w:r w:rsidR="000A0E42">
        <w:t>gap</w:t>
      </w:r>
      <w:r>
        <w:t xml:space="preserve"> in this model is that only the events of an ARS was recorded, and the diagnosis of a potential cardiorespiratory disease was not given. Due to this, </w:t>
      </w:r>
      <w:r w:rsidR="000A0E42">
        <w:t>patients are likely to go back to hospitals due to symptom exacerbations of a particular disease for example asthma.</w:t>
      </w:r>
    </w:p>
    <w:p w14:paraId="60592ACD" w14:textId="32279976" w:rsidR="00F95697" w:rsidRDefault="00125FC0" w:rsidP="00F95697">
      <w:pPr>
        <w:pStyle w:val="Heading3"/>
      </w:pPr>
      <w:bookmarkStart w:id="27" w:name="_Toc108609332"/>
      <w:r w:rsidRPr="00125FC0">
        <w:t xml:space="preserve">Analysis </w:t>
      </w:r>
      <w:r w:rsidR="00F32F89">
        <w:t>o</w:t>
      </w:r>
      <w:r w:rsidR="00F32F89" w:rsidRPr="00125FC0">
        <w:t>f Adventitious Lung Sounds Originating from Pulmonary</w:t>
      </w:r>
      <w:r w:rsidR="00F32F89">
        <w:t xml:space="preserve"> </w:t>
      </w:r>
      <w:r w:rsidR="00F32F89" w:rsidRPr="00125FC0">
        <w:t>Tuberculosis</w:t>
      </w:r>
      <w:bookmarkEnd w:id="27"/>
    </w:p>
    <w:p w14:paraId="068FB8FD" w14:textId="10F9E7B1" w:rsidR="00125FC0" w:rsidRDefault="00125FC0" w:rsidP="00125FC0">
      <w:r w:rsidRPr="00125FC0">
        <w:t xml:space="preserve">The study in </w:t>
      </w:r>
      <w:r>
        <w:fldChar w:fldCharType="begin"/>
      </w:r>
      <w:r>
        <w:instrText xml:space="preserve"> ADDIN ZOTERO_ITEM CSL_CITATION {"citationID":"we9XyyO6","properties":{"formattedCitation":"(Becker et al., 2013)","plainCitation":"(Becker et al., 2013)","noteIndex":0},"citationItems":[{"id":63,"uris":["http://zotero.org/users/local/0LrrM0sI/items/SR8RSJGG"],"itemData":{"id":63,"type":"paper-conference","container-title":"2013 35th Annual International Conference of the IEEE Engineering in Medicine and Biology Society (EMBC)","DOI":"10.1109/EMBC.2013.6610505","event":"2013 35th Annual International Conference of the IEEE Engineering in Medicine and Biology Society (EMBC)","event-place":"Osaka","ISBN":"978-1-4577-0216-7","page":"4334-4337","publisher":"IEEE","publisher-place":"Osaka","source":"DOI.org (Crossref)","title":"Analysis of adventitious lung sounds originating from pulmonary tuberculosis","URL":"http://ieeexplore.ieee.org/document/6610505/","author":[{"family":"Becker","given":"K. W."},{"family":"Scheffer","given":"C."},{"family":"Blanckenberg","given":"M. M."},{"family":"Diacon","given":"A. H."}],"accessed":{"date-parts":[["2022",6,14]]},"issued":{"date-parts":[["2013",7]]}}}],"schema":"https://github.com/citation-style-language/schema/raw/master/csl-citation.json"} </w:instrText>
      </w:r>
      <w:r>
        <w:fldChar w:fldCharType="separate"/>
      </w:r>
      <w:r w:rsidRPr="00125FC0">
        <w:rPr>
          <w:rFonts w:cs="Times New Roman"/>
        </w:rPr>
        <w:t>(Becker et al., 2013)</w:t>
      </w:r>
      <w:r>
        <w:fldChar w:fldCharType="end"/>
      </w:r>
      <w:r w:rsidR="0087140C">
        <w:t xml:space="preserve"> tried to </w:t>
      </w:r>
      <w:r w:rsidR="0087140C" w:rsidRPr="0087140C">
        <w:t>demonstrate the value of computer-aided auscultation in the diagnosis and treatment of tuberculosis</w:t>
      </w:r>
      <w:r w:rsidRPr="00125FC0">
        <w:t>.</w:t>
      </w:r>
      <w:r w:rsidR="000B7FC1" w:rsidRPr="000B7FC1">
        <w:t xml:space="preserve"> Respiratory sounds were recorded from 14 different locations on the posterior and anterior chest walls of </w:t>
      </w:r>
      <w:r w:rsidR="009D11F5">
        <w:t xml:space="preserve">60 </w:t>
      </w:r>
      <w:r w:rsidR="000B7FC1" w:rsidRPr="000B7FC1">
        <w:t>healthy volunteers and pulmonary tuberculosis patients</w:t>
      </w:r>
      <w:r w:rsidRPr="00125FC0">
        <w:t>.</w:t>
      </w:r>
      <w:r w:rsidR="0087140C" w:rsidRPr="0087140C">
        <w:t xml:space="preserve"> The statistical overlap factor was used to identify the most </w:t>
      </w:r>
      <w:r w:rsidR="0087140C" w:rsidRPr="0087140C">
        <w:lastRenderedPageBreak/>
        <w:t>significant signal features associated with the presence of TB in both the time and frequency domains. These features were then used to train a neural network to automatically categorize the auscultation recordings as healthy or TB-origin.</w:t>
      </w:r>
      <w:r w:rsidRPr="00125FC0">
        <w:t xml:space="preserve"> </w:t>
      </w:r>
      <w:r w:rsidR="000B7FC1" w:rsidRPr="000B7FC1">
        <w:t>The neural network had a diagnostic accuracy of 73%.</w:t>
      </w:r>
    </w:p>
    <w:p w14:paraId="42C79CE2" w14:textId="6AC508C4" w:rsidR="000B7FC1" w:rsidRDefault="000B7FC1" w:rsidP="00125FC0">
      <w:r>
        <w:t>Despite the advantage of giving the diagnosis of TB patients, the model’s accuracy could be improved by filtering out the noise from the clinics and using more training samples.</w:t>
      </w:r>
    </w:p>
    <w:p w14:paraId="6DEC8C61" w14:textId="67EB49F8" w:rsidR="00125FC0" w:rsidRDefault="00125FC0" w:rsidP="00125FC0">
      <w:pPr>
        <w:pStyle w:val="Heading3"/>
      </w:pPr>
      <w:bookmarkStart w:id="28" w:name="_Toc108609333"/>
      <w:r>
        <w:t xml:space="preserve">Classification </w:t>
      </w:r>
      <w:r w:rsidR="00F32F89">
        <w:t>of Lung Sounds Using Convolutional Neural Networks</w:t>
      </w:r>
      <w:bookmarkEnd w:id="28"/>
    </w:p>
    <w:p w14:paraId="177A15E9" w14:textId="13B3FB53" w:rsidR="00125FC0" w:rsidRDefault="00DE3FA7" w:rsidP="00501156">
      <w:r>
        <w:t xml:space="preserve">The study in </w:t>
      </w:r>
      <w:r>
        <w:fldChar w:fldCharType="begin"/>
      </w:r>
      <w:r>
        <w:instrText xml:space="preserve"> ADDIN ZOTERO_ITEM CSL_CITATION {"citationID":"xAuuzPDD","properties":{"formattedCitation":"(Aykanat et al., 2017)","plainCitation":"(Aykanat et al., 2017)","noteIndex":0},"citationItems":[{"id":64,"uris":["http://zotero.org/users/local/0LrrM0sI/items/7KU5LHWN"],"itemData":{"id":64,"type":"article-journal","container-title":"EURASIP Journal on Image and Video Processing","DOI":"10.1186/s13640-017-0213-2","ISSN":"1687-5281","issue":"1","journalAbbreviation":"J Image Video Proc.","language":"en","page":"65","source":"DOI.org (Crossref)","title":"Classification of lung sounds using convolutional neural networks","volume":"2017","author":[{"family":"Aykanat","given":"Murat"},{"family":"Kılıç","given":"Özkan"},{"family":"Kurt","given":"Bahar"},{"family":"Saryal","given":"Sevgi"}],"issued":{"date-parts":[["2017",12]]}}}],"schema":"https://github.com/citation-style-language/schema/raw/master/csl-citation.json"} </w:instrText>
      </w:r>
      <w:r>
        <w:fldChar w:fldCharType="separate"/>
      </w:r>
      <w:r w:rsidRPr="00DE3FA7">
        <w:rPr>
          <w:rFonts w:cs="Times New Roman"/>
        </w:rPr>
        <w:t>(Aykanat et al., 2017)</w:t>
      </w:r>
      <w:r>
        <w:fldChar w:fldCharType="end"/>
      </w:r>
      <w:r w:rsidR="00201F0D">
        <w:t xml:space="preserve">, </w:t>
      </w:r>
      <w:r w:rsidR="006144E2">
        <w:t xml:space="preserve">a total of 17,930 lung sounds from 1630 subjects were recorded. MFCC features in a support vector machine was used to benchmark using spectrogram images in the CNN. </w:t>
      </w:r>
      <w:r w:rsidR="00501156" w:rsidRPr="00501156">
        <w:t>To classify respiratory audio, CNN and SVM algorithms were used in the following ways: healthy versus pathological classification</w:t>
      </w:r>
      <w:r w:rsidR="008D702C">
        <w:t xml:space="preserve"> achieved an accuracy of </w:t>
      </w:r>
      <w:r w:rsidR="008D702C" w:rsidRPr="00501156">
        <w:t>CNN 86</w:t>
      </w:r>
      <w:r w:rsidR="008D702C">
        <w:t>%</w:t>
      </w:r>
      <w:r w:rsidR="008D702C" w:rsidRPr="00501156">
        <w:t>, SVM 86</w:t>
      </w:r>
      <w:r w:rsidR="008D702C">
        <w:t>%.</w:t>
      </w:r>
      <w:r w:rsidR="00501156" w:rsidRPr="00501156">
        <w:t xml:space="preserve"> </w:t>
      </w:r>
      <w:r w:rsidR="008D702C">
        <w:t>R</w:t>
      </w:r>
      <w:r w:rsidR="00501156" w:rsidRPr="00501156">
        <w:t>ale, rhonchus, and normal sound classification</w:t>
      </w:r>
      <w:r w:rsidR="008D702C">
        <w:t xml:space="preserve"> achieved an accuracy of </w:t>
      </w:r>
      <w:r w:rsidR="008D702C" w:rsidRPr="00501156">
        <w:t>CNN 76</w:t>
      </w:r>
      <w:r w:rsidR="008D702C">
        <w:t>%</w:t>
      </w:r>
      <w:r w:rsidR="008D702C" w:rsidRPr="00501156">
        <w:t>, SVM</w:t>
      </w:r>
      <w:r w:rsidR="008D702C">
        <w:t xml:space="preserve"> </w:t>
      </w:r>
      <w:r w:rsidR="008D702C" w:rsidRPr="00501156">
        <w:t>75</w:t>
      </w:r>
      <w:r w:rsidR="008D702C">
        <w:t>%</w:t>
      </w:r>
      <w:r w:rsidR="00501156" w:rsidRPr="00501156">
        <w:t>, singular respiratory sound type classification</w:t>
      </w:r>
      <w:r w:rsidR="008D702C">
        <w:t xml:space="preserve"> achieved </w:t>
      </w:r>
      <w:r w:rsidR="008D702C" w:rsidRPr="00501156">
        <w:t>CNN</w:t>
      </w:r>
      <w:r w:rsidR="008D702C">
        <w:t xml:space="preserve"> </w:t>
      </w:r>
      <w:r w:rsidR="008D702C" w:rsidRPr="00501156">
        <w:t xml:space="preserve">80 </w:t>
      </w:r>
      <w:r w:rsidR="008D702C">
        <w:t>%</w:t>
      </w:r>
      <w:r w:rsidR="008D702C" w:rsidRPr="00501156">
        <w:t>, SVM</w:t>
      </w:r>
      <w:r w:rsidR="008D702C">
        <w:t xml:space="preserve"> </w:t>
      </w:r>
      <w:r w:rsidR="008D702C" w:rsidRPr="00501156">
        <w:t>80</w:t>
      </w:r>
      <w:r w:rsidR="008D702C">
        <w:t>% accuracies</w:t>
      </w:r>
      <w:r w:rsidR="00501156" w:rsidRPr="00501156">
        <w:t xml:space="preserve"> and audio type classification with all sound types</w:t>
      </w:r>
      <w:r w:rsidR="008D702C">
        <w:t xml:space="preserve"> achieved </w:t>
      </w:r>
      <w:r w:rsidR="008D702C" w:rsidRPr="00501156">
        <w:t>CNN 62</w:t>
      </w:r>
      <w:r w:rsidR="008D702C">
        <w:t>%</w:t>
      </w:r>
      <w:r w:rsidR="008D702C" w:rsidRPr="00501156">
        <w:t>, SVM 62</w:t>
      </w:r>
      <w:r w:rsidR="008D702C">
        <w:t>% accuracies</w:t>
      </w:r>
      <w:r w:rsidR="00501156" w:rsidRPr="00501156">
        <w:t xml:space="preserve">. </w:t>
      </w:r>
      <w:r w:rsidR="008D702C">
        <w:t>From the results, they found out that t</w:t>
      </w:r>
      <w:r w:rsidR="008D702C" w:rsidRPr="008D702C">
        <w:t>he CNN algorithm for spectrogram image classification works just as well as the SVM algorithm.</w:t>
      </w:r>
    </w:p>
    <w:p w14:paraId="1E9724B1" w14:textId="6068FC5A" w:rsidR="00DD6691" w:rsidRPr="00125FC0" w:rsidRDefault="008D702C" w:rsidP="00501156">
      <w:r>
        <w:t>Despite the good accuracies achieved, the model was only focused on classifying respiratory sounds to either be normal or adventitious. Disease diagnosis was not given, together with the level of exacerbation the patient might be in.</w:t>
      </w:r>
      <w:r w:rsidR="00DD6691">
        <w:t xml:space="preserve"> This model is still susceptible to readmissions due to symptom exacerbations.</w:t>
      </w:r>
    </w:p>
    <w:p w14:paraId="2E909440" w14:textId="6D5EAB09" w:rsidR="001D3310" w:rsidRDefault="00F45687" w:rsidP="00F45687">
      <w:pPr>
        <w:pStyle w:val="Heading2"/>
      </w:pPr>
      <w:bookmarkStart w:id="29" w:name="_Toc108609334"/>
      <w:r>
        <w:t>Conceptual Framework</w:t>
      </w:r>
      <w:bookmarkEnd w:id="29"/>
    </w:p>
    <w:p w14:paraId="5AD83945" w14:textId="6E19B334" w:rsidR="002F7EA2" w:rsidRDefault="005F2A33" w:rsidP="001D3310">
      <w:r>
        <w:t xml:space="preserve">The solution aims at working in the following way: </w:t>
      </w:r>
      <w:r w:rsidR="00630324">
        <w:t xml:space="preserve">Physicians will record respiratory sounds </w:t>
      </w:r>
      <w:r w:rsidR="0004147B">
        <w:t xml:space="preserve">using electronic stethoscopes. These recordings are stored in a database which will be accessed using the model. </w:t>
      </w:r>
      <w:r w:rsidR="008B2AEC">
        <w:t xml:space="preserve">The dataset will be split into training and testing dataset using cross validation method. </w:t>
      </w:r>
      <w:r w:rsidR="0004147B">
        <w:t xml:space="preserve">The audio files will be </w:t>
      </w:r>
      <w:r w:rsidR="003C1E5F">
        <w:t xml:space="preserve">filtered to remove any ambient noise </w:t>
      </w:r>
      <w:r w:rsidR="008B6356">
        <w:t xml:space="preserve">using a band pass filter, </w:t>
      </w:r>
      <w:r w:rsidR="003C1E5F">
        <w:t xml:space="preserve">then be </w:t>
      </w:r>
      <w:r w:rsidR="0004147B">
        <w:t>converted to Mel Spectrograms</w:t>
      </w:r>
      <w:r w:rsidR="003C1E5F">
        <w:t xml:space="preserve">, </w:t>
      </w:r>
      <w:r w:rsidR="0004147B">
        <w:t xml:space="preserve">which </w:t>
      </w:r>
      <w:r w:rsidR="001E1CC1">
        <w:t xml:space="preserve">will be used for feature extraction. Finally, from the features extracted, CNN algorithm will be used in classification of the respiratory sounds. This framework can be seen in </w:t>
      </w:r>
      <w:r w:rsidR="002F7EA2">
        <w:fldChar w:fldCharType="begin"/>
      </w:r>
      <w:r w:rsidR="002F7EA2">
        <w:instrText xml:space="preserve"> REF _Ref108609073 \h </w:instrText>
      </w:r>
      <w:r w:rsidR="002F7EA2">
        <w:fldChar w:fldCharType="separate"/>
      </w:r>
      <w:r w:rsidR="00CC7BDA">
        <w:t xml:space="preserve">Figure </w:t>
      </w:r>
      <w:r w:rsidR="00CC7BDA">
        <w:rPr>
          <w:noProof/>
        </w:rPr>
        <w:t>2</w:t>
      </w:r>
      <w:r w:rsidR="00CC7BDA">
        <w:t>.</w:t>
      </w:r>
      <w:r w:rsidR="00CC7BDA">
        <w:rPr>
          <w:noProof/>
        </w:rPr>
        <w:t>1</w:t>
      </w:r>
      <w:r w:rsidR="002F7EA2">
        <w:fldChar w:fldCharType="end"/>
      </w:r>
    </w:p>
    <w:p w14:paraId="722BBAA1" w14:textId="77777777" w:rsidR="002F7EA2" w:rsidRDefault="002F7EA2" w:rsidP="002F7EA2">
      <w:pPr>
        <w:keepNext/>
      </w:pPr>
      <w:r>
        <w:rPr>
          <w:noProof/>
        </w:rPr>
        <w:lastRenderedPageBreak/>
        <w:drawing>
          <wp:inline distT="0" distB="0" distL="0" distR="0" wp14:anchorId="5116AB34" wp14:editId="3C2F2964">
            <wp:extent cx="6416291" cy="347472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416291" cy="3474720"/>
                    </a:xfrm>
                    <a:prstGeom prst="rect">
                      <a:avLst/>
                    </a:prstGeom>
                  </pic:spPr>
                </pic:pic>
              </a:graphicData>
            </a:graphic>
          </wp:inline>
        </w:drawing>
      </w:r>
    </w:p>
    <w:p w14:paraId="12A398C5" w14:textId="7B0AC801" w:rsidR="002F7EA2" w:rsidRDefault="002F7EA2" w:rsidP="002F7EA2">
      <w:pPr>
        <w:jc w:val="center"/>
      </w:pPr>
      <w:bookmarkStart w:id="30" w:name="_Ref108609073"/>
      <w:bookmarkStart w:id="31" w:name="_Toc108609269"/>
      <w:r>
        <w:t xml:space="preserve">Figure </w:t>
      </w:r>
      <w:fldSimple w:instr=" STYLEREF 1 \s ">
        <w:r w:rsidR="00CC7BDA">
          <w:rPr>
            <w:noProof/>
          </w:rPr>
          <w:t>2</w:t>
        </w:r>
      </w:fldSimple>
      <w:r>
        <w:t>.</w:t>
      </w:r>
      <w:fldSimple w:instr=" SEQ Figure \* ARABIC \s 1 ">
        <w:r w:rsidR="00CC7BDA">
          <w:rPr>
            <w:noProof/>
          </w:rPr>
          <w:t>1</w:t>
        </w:r>
      </w:fldSimple>
      <w:bookmarkEnd w:id="30"/>
      <w:r>
        <w:t xml:space="preserve"> Conceptual Framework</w:t>
      </w:r>
      <w:bookmarkEnd w:id="31"/>
    </w:p>
    <w:p w14:paraId="29D61029" w14:textId="5E335409" w:rsidR="005975F4" w:rsidRDefault="00F26ACF" w:rsidP="001D3310">
      <w:r>
        <w:br w:type="page"/>
      </w:r>
    </w:p>
    <w:p w14:paraId="0D8DF44C" w14:textId="77777777" w:rsidR="005975F4" w:rsidRDefault="005975F4" w:rsidP="005975F4">
      <w:pPr>
        <w:pStyle w:val="Heading1"/>
      </w:pPr>
      <w:bookmarkStart w:id="32" w:name="_Toc108609335"/>
      <w:r>
        <w:lastRenderedPageBreak/>
        <w:t>Methodology</w:t>
      </w:r>
      <w:bookmarkEnd w:id="32"/>
    </w:p>
    <w:p w14:paraId="213692D5" w14:textId="77777777" w:rsidR="00A553A5" w:rsidRDefault="005975F4" w:rsidP="00A553A5">
      <w:pPr>
        <w:pStyle w:val="Heading2"/>
      </w:pPr>
      <w:bookmarkStart w:id="33" w:name="_Toc108609336"/>
      <w:r>
        <w:t>Introduction</w:t>
      </w:r>
      <w:bookmarkEnd w:id="33"/>
    </w:p>
    <w:p w14:paraId="39A6185E" w14:textId="485024BA" w:rsidR="00A553A5" w:rsidRPr="00A553A5" w:rsidRDefault="00A553A5" w:rsidP="00A553A5">
      <w:r>
        <w:t xml:space="preserve">This chapter talks about the methodology that </w:t>
      </w:r>
      <w:r w:rsidR="00804A3E">
        <w:t>has been</w:t>
      </w:r>
      <w:r>
        <w:t xml:space="preserve"> selected for the proposed solution. </w:t>
      </w:r>
      <w:r w:rsidR="00804A3E">
        <w:t>The chapter also explains</w:t>
      </w:r>
      <w:r>
        <w:t xml:space="preserve"> the steps followed in the methodology </w:t>
      </w:r>
      <w:r w:rsidR="00E3488E">
        <w:t>and how they will be applied in the solution together with</w:t>
      </w:r>
      <w:r>
        <w:t xml:space="preserve"> the approach to be used for design and development. The methodology selected for the solution is design thinking methodology.</w:t>
      </w:r>
    </w:p>
    <w:p w14:paraId="7034F9EE" w14:textId="28268BEB" w:rsidR="000156C3" w:rsidRDefault="000156C3" w:rsidP="000156C3">
      <w:pPr>
        <w:pStyle w:val="Heading2"/>
      </w:pPr>
      <w:bookmarkStart w:id="34" w:name="_Toc108609337"/>
      <w:r>
        <w:t>Applied Methodology</w:t>
      </w:r>
      <w:bookmarkEnd w:id="34"/>
    </w:p>
    <w:p w14:paraId="69D289D7" w14:textId="31D34783" w:rsidR="00E3488E" w:rsidRDefault="00B859B7" w:rsidP="00E3488E">
      <w:r>
        <w:t xml:space="preserve">The methodology selected is Design Thinking methodology. Design thinking </w:t>
      </w:r>
      <w:r w:rsidR="00804A3E">
        <w:t xml:space="preserve">methodology </w:t>
      </w:r>
      <w:r w:rsidRPr="00B859B7">
        <w:t>is an innovative problem-solving process</w:t>
      </w:r>
      <w:r>
        <w:t xml:space="preserve"> that helps companies to come up with a desired outcome on a specific problem</w:t>
      </w:r>
      <w:r w:rsidR="007A0EB8">
        <w:t xml:space="preserve"> </w:t>
      </w:r>
      <w:r w:rsidR="007A0EB8">
        <w:fldChar w:fldCharType="begin"/>
      </w:r>
      <w:r w:rsidR="007A0EB8">
        <w:instrText xml:space="preserve"> ADDIN ZOTERO_ITEM CSL_CITATION {"citationID":"PyrIORLc","properties":{"formattedCitation":"(Steinke et al., 2017)","plainCitation":"(Steinke et al., 2017)","noteIndex":0},"citationItems":[{"id":71,"uris":["http://zotero.org/users/local/0LrrM0sI/items/6UG8NIFA"],"itemData":{"id":71,"type":"article-journal","language":"en","page":"5","source":"Zotero","title":"Innovating Information System Development Methodologies with Design Thinking","author":[{"family":"Steinke","given":"Gerhard H"},{"family":"Al-Deen","given":"Meshal Shams"},{"family":"LaBrie","given":"Ryan C"}],"issued":{"date-parts":[["2017"]]}}}],"schema":"https://github.com/citation-style-language/schema/raw/master/csl-citation.json"} </w:instrText>
      </w:r>
      <w:r w:rsidR="007A0EB8">
        <w:fldChar w:fldCharType="separate"/>
      </w:r>
      <w:r w:rsidR="007A0EB8" w:rsidRPr="007A0EB8">
        <w:rPr>
          <w:rFonts w:cs="Times New Roman"/>
        </w:rPr>
        <w:t>(Steinke et al., 2017)</w:t>
      </w:r>
      <w:r w:rsidR="007A0EB8">
        <w:fldChar w:fldCharType="end"/>
      </w:r>
      <w:r>
        <w:t>. The reason for selecting this methodology is because it is an iterative process hence allowing one to go back to a previous step in case of any needed changes and because it will help in coming up with innovative solutions to get the desired outcome. The diagram for the methodology is shown in</w:t>
      </w:r>
      <w:r w:rsidR="00745A17">
        <w:t xml:space="preserve"> </w:t>
      </w:r>
      <w:r w:rsidR="00745A17">
        <w:fldChar w:fldCharType="begin"/>
      </w:r>
      <w:r w:rsidR="00745A17">
        <w:instrText xml:space="preserve"> REF _Ref108299969 \h </w:instrText>
      </w:r>
      <w:r w:rsidR="00745A17">
        <w:fldChar w:fldCharType="separate"/>
      </w:r>
      <w:r w:rsidR="00CC7BDA">
        <w:t xml:space="preserve">Figure </w:t>
      </w:r>
      <w:r w:rsidR="00CC7BDA">
        <w:rPr>
          <w:noProof/>
        </w:rPr>
        <w:t>3</w:t>
      </w:r>
      <w:r w:rsidR="00CC7BDA">
        <w:t>.</w:t>
      </w:r>
      <w:r w:rsidR="00CC7BDA">
        <w:rPr>
          <w:noProof/>
        </w:rPr>
        <w:t>1</w:t>
      </w:r>
      <w:r w:rsidR="00745A17">
        <w:fldChar w:fldCharType="end"/>
      </w:r>
    </w:p>
    <w:p w14:paraId="55EA5D4F" w14:textId="77777777" w:rsidR="007A0EB8" w:rsidRDefault="007A0EB8" w:rsidP="007A0EB8">
      <w:pPr>
        <w:keepNext/>
      </w:pPr>
      <w:r>
        <w:rPr>
          <w:noProof/>
        </w:rPr>
        <w:drawing>
          <wp:inline distT="0" distB="0" distL="0" distR="0" wp14:anchorId="0CEF46EE" wp14:editId="3AF8DB41">
            <wp:extent cx="5731510" cy="3173730"/>
            <wp:effectExtent l="0" t="0" r="2540" b="762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1"/>
                    <a:stretch>
                      <a:fillRect/>
                    </a:stretch>
                  </pic:blipFill>
                  <pic:spPr>
                    <a:xfrm>
                      <a:off x="0" y="0"/>
                      <a:ext cx="5731510" cy="3173730"/>
                    </a:xfrm>
                    <a:prstGeom prst="rect">
                      <a:avLst/>
                    </a:prstGeom>
                  </pic:spPr>
                </pic:pic>
              </a:graphicData>
            </a:graphic>
          </wp:inline>
        </w:drawing>
      </w:r>
    </w:p>
    <w:p w14:paraId="3CF6341D" w14:textId="736A5A8E" w:rsidR="00513EA1" w:rsidRDefault="007A0EB8" w:rsidP="007A0EB8">
      <w:pPr>
        <w:jc w:val="center"/>
      </w:pPr>
      <w:bookmarkStart w:id="35" w:name="_Ref108299969"/>
      <w:bookmarkStart w:id="36" w:name="_Toc108609270"/>
      <w:r>
        <w:t xml:space="preserve">Figure </w:t>
      </w:r>
      <w:fldSimple w:instr=" STYLEREF 1 \s ">
        <w:r w:rsidR="00CC7BDA">
          <w:rPr>
            <w:noProof/>
          </w:rPr>
          <w:t>3</w:t>
        </w:r>
      </w:fldSimple>
      <w:r w:rsidR="002F7EA2">
        <w:t>.</w:t>
      </w:r>
      <w:fldSimple w:instr=" SEQ Figure \* ARABIC \s 1 ">
        <w:r w:rsidR="00CC7BDA">
          <w:rPr>
            <w:noProof/>
          </w:rPr>
          <w:t>1</w:t>
        </w:r>
      </w:fldSimple>
      <w:bookmarkEnd w:id="35"/>
      <w:r>
        <w:t xml:space="preserve"> Design thinking methodology (Adopted from</w:t>
      </w:r>
      <w:r>
        <w:fldChar w:fldCharType="begin"/>
      </w:r>
      <w:r w:rsidR="00745A17">
        <w:instrText xml:space="preserve"> ADDIN ZOTERO_ITEM CSL_CITATION {"citationID":"AWYLRoWB","properties":{"formattedCitation":"(Steinke et al., 2017)","plainCitation":"(Steinke et al., 2017)","noteIndex":0},"citationItems":[{"id":71,"uris":["http://zotero.org/users/local/0LrrM0sI/items/6UG8NIFA"],"itemData":{"id":71,"type":"article-journal","language":"en","page":"5","source":"Zotero","title":"Innovating Information System Development Methodologies with Design Thinking","author":[{"family":"Steinke","given":"Gerhard H"},{"family":"Al-Deen","given":"Meshal Shams"},{"family":"LaBrie","given":"Ryan C"}],"issued":{"date-parts":[["2017"]]}}}],"schema":"https://github.com/citation-style-language/schema/raw/master/csl-citation.json"} </w:instrText>
      </w:r>
      <w:r>
        <w:fldChar w:fldCharType="separate"/>
      </w:r>
      <w:r w:rsidR="00745A17" w:rsidRPr="00745A17">
        <w:rPr>
          <w:rFonts w:cs="Times New Roman"/>
        </w:rPr>
        <w:t>(Steinke et al., 2017)</w:t>
      </w:r>
      <w:r>
        <w:fldChar w:fldCharType="end"/>
      </w:r>
      <w:r>
        <w:t>)</w:t>
      </w:r>
      <w:bookmarkEnd w:id="36"/>
    </w:p>
    <w:p w14:paraId="55CEDC13" w14:textId="29DDFA94" w:rsidR="00745A17" w:rsidRDefault="00A92BBD" w:rsidP="00A92BBD">
      <w:pPr>
        <w:pStyle w:val="Heading3"/>
      </w:pPr>
      <w:bookmarkStart w:id="37" w:name="_Toc108609338"/>
      <w:r>
        <w:t>Empathize</w:t>
      </w:r>
      <w:bookmarkEnd w:id="37"/>
    </w:p>
    <w:p w14:paraId="762E9570" w14:textId="37286579" w:rsidR="00A92BBD" w:rsidRDefault="00A92BBD" w:rsidP="00A92BBD">
      <w:r>
        <w:t>This is</w:t>
      </w:r>
      <w:r w:rsidRPr="00137E4F">
        <w:t xml:space="preserve"> </w:t>
      </w:r>
      <w:r>
        <w:t xml:space="preserve">the process of </w:t>
      </w:r>
      <w:r w:rsidRPr="00137E4F">
        <w:t>get</w:t>
      </w:r>
      <w:r>
        <w:t>ting</w:t>
      </w:r>
      <w:r w:rsidRPr="00137E4F">
        <w:t xml:space="preserve"> a better understand</w:t>
      </w:r>
      <w:r>
        <w:t>ing</w:t>
      </w:r>
      <w:r w:rsidRPr="00137E4F">
        <w:t xml:space="preserve"> of the problem that </w:t>
      </w:r>
      <w:r>
        <w:t>is</w:t>
      </w:r>
      <w:r w:rsidRPr="00137E4F">
        <w:t xml:space="preserve"> to </w:t>
      </w:r>
      <w:r>
        <w:t>be solved</w:t>
      </w:r>
      <w:r w:rsidRPr="00137E4F">
        <w:t>.</w:t>
      </w:r>
      <w:r>
        <w:t xml:space="preserve"> </w:t>
      </w:r>
      <w:r w:rsidRPr="00A92BBD">
        <w:t>The goal of this phase is to collect requirements by better understanding the users' experiences.</w:t>
      </w:r>
    </w:p>
    <w:p w14:paraId="23C9B0FE" w14:textId="736FB9D0" w:rsidR="00A92BBD" w:rsidRDefault="00A92BBD" w:rsidP="00A92BBD">
      <w:pPr>
        <w:pStyle w:val="Heading4"/>
      </w:pPr>
      <w:r>
        <w:lastRenderedPageBreak/>
        <w:t>Researching User Needs</w:t>
      </w:r>
    </w:p>
    <w:p w14:paraId="203853CE" w14:textId="582D257B" w:rsidR="00A92BBD" w:rsidRDefault="00A92BBD" w:rsidP="00A92BBD">
      <w:r>
        <w:t>This phase will be focused on gaining insight into users and their needs. Medical documents and research papers will be analyzed to discover o</w:t>
      </w:r>
      <w:r w:rsidRPr="00B246AB">
        <w:t xml:space="preserve">pportunities to meet new </w:t>
      </w:r>
      <w:r>
        <w:t xml:space="preserve">user </w:t>
      </w:r>
      <w:r w:rsidRPr="00B246AB">
        <w:t>needs</w:t>
      </w:r>
      <w:r>
        <w:t xml:space="preserve"> that are lacking in existing</w:t>
      </w:r>
      <w:r w:rsidR="007E203F">
        <w:t xml:space="preserve"> cardiorespiratory diagnos</w:t>
      </w:r>
      <w:r w:rsidR="00804A3E">
        <w:t>is</w:t>
      </w:r>
      <w:r w:rsidR="007E203F">
        <w:t xml:space="preserve"> systems</w:t>
      </w:r>
      <w:r>
        <w:t xml:space="preserve">. This </w:t>
      </w:r>
      <w:r w:rsidR="007E203F">
        <w:t xml:space="preserve">will </w:t>
      </w:r>
      <w:r>
        <w:t>hel</w:t>
      </w:r>
      <w:r w:rsidR="007E203F">
        <w:t>p</w:t>
      </w:r>
      <w:r>
        <w:t xml:space="preserve"> get a </w:t>
      </w:r>
      <w:r w:rsidRPr="00137E4F">
        <w:t>better understand</w:t>
      </w:r>
      <w:r>
        <w:t>ing</w:t>
      </w:r>
      <w:r w:rsidRPr="00137E4F">
        <w:t xml:space="preserve"> of the problem that</w:t>
      </w:r>
      <w:r>
        <w:t xml:space="preserve"> </w:t>
      </w:r>
      <w:r w:rsidR="007E203F">
        <w:t>is</w:t>
      </w:r>
      <w:r>
        <w:t xml:space="preserve"> to be solved.</w:t>
      </w:r>
    </w:p>
    <w:p w14:paraId="10DFAE4B" w14:textId="7F7ACF61" w:rsidR="007E203F" w:rsidRDefault="007E203F" w:rsidP="007E203F">
      <w:pPr>
        <w:pStyle w:val="Heading3"/>
      </w:pPr>
      <w:bookmarkStart w:id="38" w:name="_Toc108609339"/>
      <w:r>
        <w:t>Define</w:t>
      </w:r>
      <w:bookmarkEnd w:id="38"/>
    </w:p>
    <w:p w14:paraId="2572B001" w14:textId="651649E6" w:rsidR="007E203F" w:rsidRDefault="007E203F" w:rsidP="007E203F">
      <w:r>
        <w:t>In this stage</w:t>
      </w:r>
      <w:r w:rsidR="004327D7">
        <w:t xml:space="preserve">, </w:t>
      </w:r>
      <w:r>
        <w:t>all the information gained through the empathize stage are put together to bring focus to the parameters of the issue.</w:t>
      </w:r>
      <w:r w:rsidR="00B40AC5">
        <w:t xml:space="preserve"> </w:t>
      </w:r>
      <w:r w:rsidR="004327D7">
        <w:t>The goal of this phase is to conclude</w:t>
      </w:r>
      <w:r w:rsidR="004327D7" w:rsidRPr="004327D7">
        <w:t xml:space="preserve"> with a requirement statement that clearly defines the scope and parameters of the problems.</w:t>
      </w:r>
      <w:r w:rsidR="004327D7">
        <w:t xml:space="preserve"> The data collected from secondary documents will be analyzed and organized to better concrete the problems defined. This will help</w:t>
      </w:r>
      <w:r w:rsidR="004327D7" w:rsidRPr="00821953">
        <w:t xml:space="preserve"> gather great ideas and </w:t>
      </w:r>
      <w:r w:rsidR="004327D7">
        <w:t xml:space="preserve">in </w:t>
      </w:r>
      <w:r w:rsidR="004327D7" w:rsidRPr="00821953">
        <w:t>understand</w:t>
      </w:r>
      <w:r w:rsidR="004327D7">
        <w:t>ing</w:t>
      </w:r>
      <w:r w:rsidR="004327D7" w:rsidRPr="00821953">
        <w:t xml:space="preserve"> how to use them effectively.</w:t>
      </w:r>
    </w:p>
    <w:p w14:paraId="684A431B" w14:textId="5DBD9AFB" w:rsidR="004327D7" w:rsidRDefault="004327D7" w:rsidP="004327D7">
      <w:pPr>
        <w:pStyle w:val="Heading3"/>
      </w:pPr>
      <w:bookmarkStart w:id="39" w:name="_Toc108609340"/>
      <w:r>
        <w:t>Ideate</w:t>
      </w:r>
      <w:bookmarkEnd w:id="39"/>
    </w:p>
    <w:p w14:paraId="4DEF86FE" w14:textId="2D25C252" w:rsidR="004327D7" w:rsidRDefault="00A933A6" w:rsidP="004327D7">
      <w:r w:rsidRPr="00A933A6">
        <w:t>Th</w:t>
      </w:r>
      <w:r>
        <w:t>is</w:t>
      </w:r>
      <w:r w:rsidRPr="00A933A6">
        <w:t xml:space="preserve"> phase consists of generating different possibilities that could be potential solutions to previously defined problems, or at least a portion of a solution to the proposed challenge.</w:t>
      </w:r>
      <w:r>
        <w:t xml:space="preserve"> Different solutions to the problem will be generated through brainstorming and this will allow </w:t>
      </w:r>
      <w:r w:rsidR="008743A7">
        <w:t xml:space="preserve">for more innovative solutions to normalized problems. </w:t>
      </w:r>
      <w:r w:rsidR="00E94FC2">
        <w:t xml:space="preserve">A system analysis of the proposed solution will also be done in this stage as seen in section </w:t>
      </w:r>
      <w:r w:rsidR="00E94FC2">
        <w:fldChar w:fldCharType="begin"/>
      </w:r>
      <w:r w:rsidR="00E94FC2">
        <w:instrText xml:space="preserve"> REF _Ref108533725 \r \h </w:instrText>
      </w:r>
      <w:r w:rsidR="00E94FC2">
        <w:fldChar w:fldCharType="separate"/>
      </w:r>
      <w:r w:rsidR="00CC7BDA">
        <w:t>3.3</w:t>
      </w:r>
      <w:r w:rsidR="00E94FC2">
        <w:fldChar w:fldCharType="end"/>
      </w:r>
      <w:r w:rsidR="00E94FC2">
        <w:t>.</w:t>
      </w:r>
    </w:p>
    <w:p w14:paraId="2B61F876" w14:textId="6B4566F0" w:rsidR="008743A7" w:rsidRDefault="008743A7" w:rsidP="008743A7">
      <w:pPr>
        <w:pStyle w:val="Heading3"/>
      </w:pPr>
      <w:bookmarkStart w:id="40" w:name="_Toc108609341"/>
      <w:r>
        <w:t>Prototype</w:t>
      </w:r>
      <w:bookmarkEnd w:id="40"/>
    </w:p>
    <w:p w14:paraId="6D523002" w14:textId="3560F634" w:rsidR="008743A7" w:rsidRPr="001C4065" w:rsidRDefault="008743A7" w:rsidP="008743A7">
      <w:r>
        <w:t xml:space="preserve">This is an experimental phase. It </w:t>
      </w:r>
      <w:r w:rsidRPr="008743A7">
        <w:t>enables teams to identify flaws in their design thinking process while also allowing them to iterate on their product.</w:t>
      </w:r>
      <w:r>
        <w:t xml:space="preserve"> An</w:t>
      </w:r>
      <w:r w:rsidRPr="0088588D">
        <w:t xml:space="preserve"> inexpensive product with specific features</w:t>
      </w:r>
      <w:r>
        <w:t xml:space="preserve"> will be created in this phase. </w:t>
      </w:r>
      <w:r w:rsidRPr="005501C9">
        <w:t xml:space="preserve">The aim </w:t>
      </w:r>
      <w:r>
        <w:t>i</w:t>
      </w:r>
      <w:r w:rsidRPr="005501C9">
        <w:t xml:space="preserve">s to identify the best possible solution for </w:t>
      </w:r>
      <w:r>
        <w:t>the</w:t>
      </w:r>
      <w:r w:rsidRPr="005501C9">
        <w:t xml:space="preserve"> problem found.</w:t>
      </w:r>
    </w:p>
    <w:p w14:paraId="608AFDE5" w14:textId="0AD42976" w:rsidR="008743A7" w:rsidRDefault="008743A7" w:rsidP="008743A7">
      <w:pPr>
        <w:pStyle w:val="Heading3"/>
      </w:pPr>
      <w:bookmarkStart w:id="41" w:name="_Toc108609342"/>
      <w:r>
        <w:t>Test</w:t>
      </w:r>
      <w:bookmarkEnd w:id="41"/>
    </w:p>
    <w:p w14:paraId="302DCCF4" w14:textId="1187F28B" w:rsidR="001F1F9C" w:rsidRPr="005611E1" w:rsidRDefault="003342EB" w:rsidP="001F1F9C">
      <w:r>
        <w:t xml:space="preserve">The prototype created in the previous phase is tested in this step to see how well it solved the </w:t>
      </w:r>
      <w:r w:rsidRPr="00925E87">
        <w:t>problem</w:t>
      </w:r>
      <w:r>
        <w:t>s</w:t>
      </w:r>
      <w:r w:rsidRPr="00925E87">
        <w:t xml:space="preserve"> that </w:t>
      </w:r>
      <w:r>
        <w:t>were</w:t>
      </w:r>
      <w:r w:rsidRPr="00925E87">
        <w:t xml:space="preserve"> initially analyzed in stages one and two.</w:t>
      </w:r>
      <w:r>
        <w:t xml:space="preserve"> A</w:t>
      </w:r>
      <w:r w:rsidRPr="00925E87">
        <w:t xml:space="preserve">lterations and refinements </w:t>
      </w:r>
      <w:r>
        <w:t>will be made</w:t>
      </w:r>
      <w:r w:rsidRPr="00925E87">
        <w:t xml:space="preserve"> to make the product more polished for </w:t>
      </w:r>
      <w:r>
        <w:t>user</w:t>
      </w:r>
      <w:r w:rsidRPr="00925E87">
        <w:t xml:space="preserve"> needs.</w:t>
      </w:r>
      <w:r>
        <w:t xml:space="preserve"> </w:t>
      </w:r>
      <w:r w:rsidRPr="00925E87">
        <w:t>With this process, it</w:t>
      </w:r>
      <w:r>
        <w:t xml:space="preserve"> will allow</w:t>
      </w:r>
      <w:r w:rsidRPr="00925E87">
        <w:t xml:space="preserve"> </w:t>
      </w:r>
      <w:r>
        <w:t>going</w:t>
      </w:r>
      <w:r w:rsidRPr="00925E87">
        <w:t xml:space="preserve"> back to previous stages and revise </w:t>
      </w:r>
      <w:r>
        <w:t>the</w:t>
      </w:r>
      <w:r w:rsidRPr="00925E87">
        <w:t xml:space="preserve"> information to get the best outcomes f</w:t>
      </w:r>
      <w:r w:rsidR="0066298B">
        <w:t>rom</w:t>
      </w:r>
      <w:r w:rsidRPr="00925E87">
        <w:t xml:space="preserve"> the </w:t>
      </w:r>
      <w:r>
        <w:t>model</w:t>
      </w:r>
      <w:r w:rsidRPr="00925E87">
        <w:t>.</w:t>
      </w:r>
      <w:r w:rsidR="001F1F9C">
        <w:t xml:space="preserve"> The testing paradigms that will be used are unit and integration testing.</w:t>
      </w:r>
    </w:p>
    <w:p w14:paraId="6E9C186C" w14:textId="77777777" w:rsidR="001F1F9C" w:rsidRDefault="001F1F9C" w:rsidP="001F1F9C">
      <w:pPr>
        <w:pStyle w:val="ListParagraph"/>
        <w:numPr>
          <w:ilvl w:val="0"/>
          <w:numId w:val="13"/>
        </w:numPr>
        <w:rPr>
          <w:b/>
          <w:bCs/>
        </w:rPr>
      </w:pPr>
      <w:r>
        <w:rPr>
          <w:b/>
          <w:bCs/>
        </w:rPr>
        <w:t>Unit Testing</w:t>
      </w:r>
    </w:p>
    <w:p w14:paraId="70C850A7" w14:textId="27706742" w:rsidR="001F1F9C" w:rsidRDefault="001F1F9C" w:rsidP="001F1F9C">
      <w:pPr>
        <w:pStyle w:val="ListParagraph"/>
        <w:ind w:left="1080"/>
      </w:pPr>
      <w:r>
        <w:t>The different modules of the model will be tested independently, using glass-box mechanism. This is important as it will check if the modules are meeting the requirements set in the initial stages of development.</w:t>
      </w:r>
    </w:p>
    <w:p w14:paraId="1E3621A0" w14:textId="769C039B" w:rsidR="001F1F9C" w:rsidRDefault="001F1F9C" w:rsidP="001F1F9C">
      <w:pPr>
        <w:pStyle w:val="ListParagraph"/>
        <w:numPr>
          <w:ilvl w:val="0"/>
          <w:numId w:val="13"/>
        </w:numPr>
        <w:rPr>
          <w:b/>
          <w:bCs/>
        </w:rPr>
      </w:pPr>
      <w:r>
        <w:rPr>
          <w:b/>
          <w:bCs/>
        </w:rPr>
        <w:lastRenderedPageBreak/>
        <w:t>Integration Testing</w:t>
      </w:r>
    </w:p>
    <w:p w14:paraId="087EDA2B" w14:textId="1CE1F2FD" w:rsidR="001F1F9C" w:rsidRPr="001F1F9C" w:rsidRDefault="001F1F9C" w:rsidP="001F1F9C">
      <w:pPr>
        <w:pStyle w:val="ListParagraph"/>
        <w:ind w:left="1080"/>
        <w:rPr>
          <w:b/>
          <w:bCs/>
        </w:rPr>
      </w:pPr>
      <w:r>
        <w:t>Keras will be used to evaluate the performance of the model. This will be done by creating a plot of expected results against the results produced by the model.</w:t>
      </w:r>
    </w:p>
    <w:p w14:paraId="72ED30E9" w14:textId="459DCB03" w:rsidR="000156C3" w:rsidRDefault="000156C3" w:rsidP="000156C3">
      <w:pPr>
        <w:pStyle w:val="Heading2"/>
      </w:pPr>
      <w:bookmarkStart w:id="42" w:name="_Ref108533725"/>
      <w:bookmarkStart w:id="43" w:name="_Toc108609343"/>
      <w:r>
        <w:t>System Analysis</w:t>
      </w:r>
      <w:bookmarkEnd w:id="42"/>
      <w:bookmarkEnd w:id="43"/>
    </w:p>
    <w:p w14:paraId="04EB1CD1" w14:textId="77777777" w:rsidR="00897D18" w:rsidRDefault="00897D18" w:rsidP="00897D18">
      <w:pPr>
        <w:pStyle w:val="Heading3"/>
      </w:pPr>
      <w:bookmarkStart w:id="44" w:name="_Toc108609344"/>
      <w:r>
        <w:t>Approach to Design and Development</w:t>
      </w:r>
      <w:bookmarkEnd w:id="44"/>
    </w:p>
    <w:p w14:paraId="51820AF4" w14:textId="4ABD4029" w:rsidR="00897D18" w:rsidRPr="00897D18" w:rsidRDefault="00897D18" w:rsidP="00897D18">
      <w:r>
        <w:t xml:space="preserve">The approach to be used in the proposed solution is SSAD which is process-oriented and </w:t>
      </w:r>
      <w:r w:rsidRPr="00B71534">
        <w:t>based on the structured top-down decomposition</w:t>
      </w:r>
      <w:r>
        <w:t xml:space="preserve"> of a system</w:t>
      </w:r>
      <w:r>
        <w:fldChar w:fldCharType="begin"/>
      </w:r>
      <w:r>
        <w:instrText xml:space="preserve"> ADDIN ZOTERO_ITEM CSL_CITATION {"citationID":"X47bdgMT","properties":{"formattedCitation":"(Karaca, 2012)","plainCitation":"(Karaca, 2012)","noteIndex":0},"citationItems":[{"id":69,"uris":["http://zotero.org/users/local/0LrrM0sI/items/LPVU2VNU"],"itemData":{"id":69,"type":"article-journal","container-title":"Journal of Experimental &amp; Theoretical Artificial Intelligence","DOI":"10.1080/0952813X.2012.693665","ISSN":"0952-813X, 1362-3079","issue":"3","journalAbbreviation":"Journal of Experimental &amp; Theoretical Artificial Intelligence","language":"en","page":"365-384","source":"DOI.org (Crossref)","title":"Philosophical reflections on diagram models and diagrammatic representation","volume":"24","author":[{"family":"Karaca","given":"Koray"}],"issued":{"date-parts":[["2012",9]]}}}],"schema":"https://github.com/citation-style-language/schema/raw/master/csl-citation.json"} </w:instrText>
      </w:r>
      <w:r>
        <w:fldChar w:fldCharType="separate"/>
      </w:r>
      <w:r w:rsidRPr="00804A3E">
        <w:rPr>
          <w:rFonts w:cs="Times New Roman"/>
        </w:rPr>
        <w:t>(Karaca, 2012)</w:t>
      </w:r>
      <w:r>
        <w:fldChar w:fldCharType="end"/>
      </w:r>
      <w:r>
        <w:t xml:space="preserve">. </w:t>
      </w:r>
      <w:r w:rsidRPr="00B71534">
        <w:t xml:space="preserve">The focus </w:t>
      </w:r>
      <w:r>
        <w:t xml:space="preserve">of this approach </w:t>
      </w:r>
      <w:r w:rsidRPr="00B71534">
        <w:t>is on the process and procedures of the system</w:t>
      </w:r>
      <w:r>
        <w:t xml:space="preserve"> for example filtering out noise from the audio recordings. The reason for selecting this approach is because it consists of methods that </w:t>
      </w:r>
      <w:r w:rsidRPr="009E5634">
        <w:t>represent how data and the related processes moves through a</w:t>
      </w:r>
      <w:r>
        <w:t>n information system</w:t>
      </w:r>
      <w:r>
        <w:fldChar w:fldCharType="begin"/>
      </w:r>
      <w:r>
        <w:instrText xml:space="preserve"> ADDIN ZOTERO_ITEM CSL_CITATION {"citationID":"3g3EnRC9","properties":{"formattedCitation":"(Karaca, 2012)","plainCitation":"(Karaca, 2012)","noteIndex":0},"citationItems":[{"id":69,"uris":["http://zotero.org/users/local/0LrrM0sI/items/LPVU2VNU"],"itemData":{"id":69,"type":"article-journal","container-title":"Journal of Experimental &amp; Theoretical Artificial Intelligence","DOI":"10.1080/0952813X.2012.693665","ISSN":"0952-813X, 1362-3079","issue":"3","journalAbbreviation":"Journal of Experimental &amp; Theoretical Artificial Intelligence","language":"en","page":"365-384","source":"DOI.org (Crossref)","title":"Philosophical reflections on diagram models and diagrammatic representation","volume":"24","author":[{"family":"Karaca","given":"Koray"}],"issued":{"date-parts":[["2012",9]]}}}],"schema":"https://github.com/citation-style-language/schema/raw/master/csl-citation.json"} </w:instrText>
      </w:r>
      <w:r>
        <w:fldChar w:fldCharType="separate"/>
      </w:r>
      <w:r w:rsidRPr="00303552">
        <w:rPr>
          <w:rFonts w:cs="Times New Roman"/>
        </w:rPr>
        <w:t>(Karaca, 2012)</w:t>
      </w:r>
      <w:r>
        <w:fldChar w:fldCharType="end"/>
      </w:r>
    </w:p>
    <w:p w14:paraId="7EE863BF" w14:textId="07B70DC7" w:rsidR="00857F51" w:rsidRDefault="00D83B01" w:rsidP="00857F51">
      <w:r w:rsidRPr="006618E6">
        <w:t>The purpose of the systems analysis phase is to build a logical model of the new system.</w:t>
      </w:r>
      <w:r>
        <w:t xml:space="preserve"> The analysis tool that will be used to draw the diagrams is Visual Paradigm.</w:t>
      </w:r>
    </w:p>
    <w:p w14:paraId="6ABB1DF1" w14:textId="00781E39" w:rsidR="00D83B01" w:rsidRDefault="00D83B01" w:rsidP="00D83B01">
      <w:pPr>
        <w:pStyle w:val="Heading3"/>
      </w:pPr>
      <w:bookmarkStart w:id="45" w:name="_Toc108609345"/>
      <w:r>
        <w:t>Use-Case Diagram</w:t>
      </w:r>
      <w:bookmarkEnd w:id="45"/>
    </w:p>
    <w:p w14:paraId="08FEE3F3" w14:textId="14965D8B" w:rsidR="00642754" w:rsidRDefault="00D83B01" w:rsidP="00D83B01">
      <w:r w:rsidRPr="00306D3A">
        <w:t>A use case describes the</w:t>
      </w:r>
      <w:r>
        <w:t xml:space="preserve"> steps in a specific business function or process</w:t>
      </w:r>
      <w:r w:rsidRPr="00306D3A">
        <w:t>. It shows the interaction of things outside the system with the system itself.</w:t>
      </w:r>
      <w:r>
        <w:t xml:space="preserve"> The various processes within the solution will be modelled for example </w:t>
      </w:r>
      <w:r w:rsidR="00C76859">
        <w:t>filtering put noise form the audio data</w:t>
      </w:r>
      <w:r>
        <w:t xml:space="preserve">. This model </w:t>
      </w:r>
      <w:r w:rsidR="00ED3169">
        <w:t xml:space="preserve">will help </w:t>
      </w:r>
      <w:r>
        <w:t>in identifying actors in a specific use-case and the functions they w</w:t>
      </w:r>
      <w:r w:rsidR="00642754">
        <w:t>ill</w:t>
      </w:r>
      <w:r>
        <w:t xml:space="preserve"> perform on the system. </w:t>
      </w:r>
    </w:p>
    <w:p w14:paraId="45FB2F10" w14:textId="6E78DD77" w:rsidR="00642754" w:rsidRDefault="00642754" w:rsidP="00642754">
      <w:pPr>
        <w:pStyle w:val="Heading3"/>
      </w:pPr>
      <w:bookmarkStart w:id="46" w:name="_Toc108609346"/>
      <w:r>
        <w:t>Sequence Diagram</w:t>
      </w:r>
      <w:bookmarkEnd w:id="46"/>
    </w:p>
    <w:p w14:paraId="2DD50436" w14:textId="1E020ACA" w:rsidR="00905E85" w:rsidRPr="00905E85" w:rsidRDefault="00905E85" w:rsidP="00905E85">
      <w:bookmarkStart w:id="47" w:name="_Hlk108394051"/>
      <w:r w:rsidRPr="00EF5ACC">
        <w:t xml:space="preserve">A sequence diagram </w:t>
      </w:r>
      <w:r>
        <w:t xml:space="preserve">shows </w:t>
      </w:r>
      <w:r w:rsidRPr="00EF5ACC">
        <w:t xml:space="preserve">the interaction among </w:t>
      </w:r>
      <w:r>
        <w:t>objects</w:t>
      </w:r>
      <w:r w:rsidRPr="00EF5ACC">
        <w:t xml:space="preserve"> during a specified time</w:t>
      </w:r>
      <w:r>
        <w:t xml:space="preserve">. </w:t>
      </w:r>
      <w:r w:rsidRPr="00916AF2">
        <w:t>The elements participating in a sequence diagram are objects. The messages exchanged by these elements are method invocations.</w:t>
      </w:r>
      <w:r>
        <w:t xml:space="preserve"> The sequence diagram will be modelled to show various methods of a given class within the system. This diagram </w:t>
      </w:r>
      <w:r w:rsidR="00103204">
        <w:t>will help</w:t>
      </w:r>
      <w:r>
        <w:t xml:space="preserve"> visualize the </w:t>
      </w:r>
      <w:r w:rsidR="00103204">
        <w:t>interactions between different objects of the system</w:t>
      </w:r>
      <w:r>
        <w:t xml:space="preserve">. </w:t>
      </w:r>
      <w:bookmarkEnd w:id="47"/>
    </w:p>
    <w:p w14:paraId="53852114" w14:textId="4E3264DA" w:rsidR="004A5E78" w:rsidRDefault="00BA7448" w:rsidP="00BA7448">
      <w:pPr>
        <w:pStyle w:val="Heading3"/>
      </w:pPr>
      <w:bookmarkStart w:id="48" w:name="_Toc108609347"/>
      <w:r>
        <w:t>System Sequence Diagram</w:t>
      </w:r>
      <w:bookmarkEnd w:id="48"/>
    </w:p>
    <w:p w14:paraId="7E53D55C" w14:textId="2ECE0DB6" w:rsidR="006E2C09" w:rsidRPr="006E2C09" w:rsidRDefault="006E2C09" w:rsidP="006E2C09">
      <w:r>
        <w:t xml:space="preserve">A system sequence diagram is a dynamic model of a use case, showing the interaction among </w:t>
      </w:r>
      <w:r w:rsidR="001411EC">
        <w:t>processes</w:t>
      </w:r>
      <w:r>
        <w:t xml:space="preserve"> during a specified time. A system sequence diagram graphically documents the use case by showing the </w:t>
      </w:r>
      <w:r w:rsidR="001411EC">
        <w:t>processes</w:t>
      </w:r>
      <w:r>
        <w:t>, the messages, and the timing of the messages. This diagram w</w:t>
      </w:r>
      <w:r w:rsidR="001411EC">
        <w:t>ill be</w:t>
      </w:r>
      <w:r>
        <w:t xml:space="preserve"> drawn to visualize how the actors of the system interact among each other and the system itself.</w:t>
      </w:r>
    </w:p>
    <w:p w14:paraId="483BE431" w14:textId="31F0C613" w:rsidR="00BA7448" w:rsidRDefault="00BA7448" w:rsidP="00BA7448">
      <w:pPr>
        <w:pStyle w:val="Heading3"/>
      </w:pPr>
      <w:bookmarkStart w:id="49" w:name="_Toc108609348"/>
      <w:r>
        <w:lastRenderedPageBreak/>
        <w:t>Entity Relationship Diagram</w:t>
      </w:r>
      <w:bookmarkEnd w:id="49"/>
    </w:p>
    <w:p w14:paraId="7CEBA143" w14:textId="493B382B" w:rsidR="00905E85" w:rsidRPr="00905E85" w:rsidRDefault="00905E85" w:rsidP="00905E85">
      <w:r>
        <w:t>An ERD is a model that shows the logical relationships and interaction among system entities. This w</w:t>
      </w:r>
      <w:r w:rsidR="00103204">
        <w:t>ill be</w:t>
      </w:r>
      <w:r>
        <w:t xml:space="preserve"> drawn to provide an overall view of the system, the entities, their attributes, and relationships</w:t>
      </w:r>
      <w:r w:rsidR="00103204">
        <w:t xml:space="preserve"> between the system entities and the system itself</w:t>
      </w:r>
      <w:r>
        <w:t xml:space="preserve">. </w:t>
      </w:r>
    </w:p>
    <w:p w14:paraId="5E9E1D7B" w14:textId="4BCAA535" w:rsidR="00BA7448" w:rsidRDefault="00BA7448" w:rsidP="00BA7448">
      <w:pPr>
        <w:pStyle w:val="Heading3"/>
      </w:pPr>
      <w:bookmarkStart w:id="50" w:name="_Toc108609349"/>
      <w:r>
        <w:t>Context Diagram</w:t>
      </w:r>
      <w:bookmarkEnd w:id="50"/>
    </w:p>
    <w:p w14:paraId="3830AF81" w14:textId="6E8E5AD9" w:rsidR="00EF77FC" w:rsidRPr="00EF77FC" w:rsidRDefault="00EF77FC" w:rsidP="00EF77FC">
      <w:r>
        <w:t>A context diagram is a top-level view of an information system that shows the system’s boundaries and scope.</w:t>
      </w:r>
      <w:r w:rsidR="00103204">
        <w:t xml:space="preserve"> The context diagram contains process 0, which represents the entire information system, but does not show the internal workings. This will be drawn to show the interaction between the system and its entities, and how data flows between them.</w:t>
      </w:r>
    </w:p>
    <w:p w14:paraId="50DE14BE" w14:textId="2D422DCD" w:rsidR="00BA7448" w:rsidRDefault="00BA7448" w:rsidP="00BA7448">
      <w:pPr>
        <w:pStyle w:val="Heading3"/>
      </w:pPr>
      <w:bookmarkStart w:id="51" w:name="_Toc108609350"/>
      <w:r>
        <w:t>Data Flow Diagram</w:t>
      </w:r>
      <w:bookmarkEnd w:id="51"/>
    </w:p>
    <w:p w14:paraId="5EE3D787" w14:textId="4267D7D1" w:rsidR="00BA7448" w:rsidRDefault="00BA7448" w:rsidP="00BA7448">
      <w:pPr>
        <w:pStyle w:val="Heading4"/>
      </w:pPr>
      <w:r>
        <w:t>DFD Level 0</w:t>
      </w:r>
    </w:p>
    <w:p w14:paraId="24CF35FC" w14:textId="3CC04409" w:rsidR="00916BE3" w:rsidRPr="00916BE3" w:rsidRDefault="00916BE3" w:rsidP="00916BE3">
      <w:r>
        <w:t>A level 0 DFD zooms in on the system and shows major internal processes, data flows, and data stores. This will be drawn to visualize how the data will flow between different processes and the storage of the data for example how filtered audio will be stored in the system before feature extraction.</w:t>
      </w:r>
    </w:p>
    <w:p w14:paraId="42556698" w14:textId="36FEEB75" w:rsidR="00BA7448" w:rsidRDefault="00BA7448" w:rsidP="00BA7448">
      <w:pPr>
        <w:pStyle w:val="Heading4"/>
      </w:pPr>
      <w:r>
        <w:t>DFD Level 1</w:t>
      </w:r>
    </w:p>
    <w:p w14:paraId="6C9BA757" w14:textId="66AEE7D1" w:rsidR="00916BE3" w:rsidRPr="00916BE3" w:rsidRDefault="00916BE3" w:rsidP="00916BE3">
      <w:r>
        <w:t xml:space="preserve">A level 1 DFD </w:t>
      </w:r>
      <w:r w:rsidR="00FD7DD9">
        <w:t xml:space="preserve">zooms in on the system even more to show the most primitive processes, data flows and data stores. This will be drawn to visualize how data will flow in the most primitive processes such as splitting the dataset into two. </w:t>
      </w:r>
    </w:p>
    <w:p w14:paraId="1DF71DC6" w14:textId="09738E22" w:rsidR="00725DF5" w:rsidRDefault="000156C3" w:rsidP="00725DF5">
      <w:pPr>
        <w:pStyle w:val="Heading2"/>
      </w:pPr>
      <w:bookmarkStart w:id="52" w:name="_Toc108609351"/>
      <w:r>
        <w:t>System Design</w:t>
      </w:r>
      <w:bookmarkEnd w:id="52"/>
    </w:p>
    <w:p w14:paraId="31207157" w14:textId="7C05C109" w:rsidR="009E0092" w:rsidRDefault="009E0092" w:rsidP="009E0092">
      <w:pPr>
        <w:pStyle w:val="Heading3"/>
      </w:pPr>
      <w:bookmarkStart w:id="53" w:name="_Toc108609352"/>
      <w:r>
        <w:t>System Architecture</w:t>
      </w:r>
      <w:bookmarkEnd w:id="53"/>
    </w:p>
    <w:p w14:paraId="03CB6697" w14:textId="5C8FE7B5" w:rsidR="009E0092" w:rsidRPr="009E0092" w:rsidRDefault="009E0092" w:rsidP="009E0092">
      <w:r w:rsidRPr="00156375">
        <w:t>System architecture translates the logical design of an information system into a physical structure that includes hardware, software, network support, processing methods, and security.</w:t>
      </w:r>
      <w:r>
        <w:t xml:space="preserve"> This will give a brief overview of the proposed system, therefore will be used to envision all components and their interaction with the system.</w:t>
      </w:r>
    </w:p>
    <w:p w14:paraId="1EFCB316" w14:textId="37A930F9" w:rsidR="000156C3" w:rsidRDefault="000156C3" w:rsidP="000156C3">
      <w:pPr>
        <w:pStyle w:val="Heading2"/>
      </w:pPr>
      <w:bookmarkStart w:id="54" w:name="_Toc108609353"/>
      <w:r>
        <w:t>Tools and Techniques Used</w:t>
      </w:r>
      <w:bookmarkEnd w:id="54"/>
    </w:p>
    <w:p w14:paraId="690151B9" w14:textId="1E9C9EBA" w:rsidR="00FC4BB6" w:rsidRDefault="00FC4BB6" w:rsidP="00FC4BB6">
      <w:pPr>
        <w:pStyle w:val="Heading3"/>
      </w:pPr>
      <w:bookmarkStart w:id="55" w:name="_Toc108609354"/>
      <w:r>
        <w:t>Python</w:t>
      </w:r>
      <w:bookmarkEnd w:id="55"/>
    </w:p>
    <w:p w14:paraId="7982118B" w14:textId="1B21BCA4" w:rsidR="00FC4BB6" w:rsidRDefault="00FC4BB6" w:rsidP="00FC4BB6">
      <w:r>
        <w:t>The programming language that will be used to develop the proposed solution is python, which is high-lev</w:t>
      </w:r>
      <w:r w:rsidR="003C5984">
        <w:t>e</w:t>
      </w:r>
      <w:r>
        <w:t xml:space="preserve">l and best suited for </w:t>
      </w:r>
      <w:r w:rsidR="003C5984">
        <w:t>machine learning projects. Libraries within python that will be used include:</w:t>
      </w:r>
    </w:p>
    <w:p w14:paraId="108BBF5E" w14:textId="79527514" w:rsidR="003C5984" w:rsidRDefault="003C5984" w:rsidP="003C5984">
      <w:pPr>
        <w:pStyle w:val="ListParagraph"/>
        <w:numPr>
          <w:ilvl w:val="0"/>
          <w:numId w:val="10"/>
        </w:numPr>
        <w:rPr>
          <w:b/>
          <w:bCs/>
        </w:rPr>
      </w:pPr>
      <w:r>
        <w:rPr>
          <w:b/>
          <w:bCs/>
        </w:rPr>
        <w:t>Librosa</w:t>
      </w:r>
    </w:p>
    <w:p w14:paraId="6B62754D" w14:textId="0954C933" w:rsidR="003C5984" w:rsidRPr="003C5984" w:rsidRDefault="003C5984" w:rsidP="003C5984">
      <w:pPr>
        <w:pStyle w:val="ListParagraph"/>
        <w:ind w:left="1080"/>
      </w:pPr>
      <w:r>
        <w:lastRenderedPageBreak/>
        <w:t>This is a python package for audio and music analysis. It will be used for feature extraction from the audio data.</w:t>
      </w:r>
    </w:p>
    <w:p w14:paraId="763A6DD6" w14:textId="14B757FC" w:rsidR="003C5984" w:rsidRDefault="003C5984" w:rsidP="003C5984">
      <w:pPr>
        <w:pStyle w:val="ListParagraph"/>
        <w:numPr>
          <w:ilvl w:val="0"/>
          <w:numId w:val="10"/>
        </w:numPr>
        <w:rPr>
          <w:b/>
          <w:bCs/>
        </w:rPr>
      </w:pPr>
      <w:r>
        <w:rPr>
          <w:b/>
          <w:bCs/>
        </w:rPr>
        <w:t>Matplotlib</w:t>
      </w:r>
    </w:p>
    <w:p w14:paraId="58B729B3" w14:textId="0BFBD081" w:rsidR="003C5984" w:rsidRPr="003C5984" w:rsidRDefault="003C5984" w:rsidP="003C5984">
      <w:pPr>
        <w:pStyle w:val="ListParagraph"/>
        <w:ind w:left="1080"/>
      </w:pPr>
      <w:r>
        <w:t xml:space="preserve">This is </w:t>
      </w:r>
      <w:r w:rsidR="00CD6B8B">
        <w:t>a library used to create static, animated and interactive visualizations in python. It will be used for data visualization of the Mel spectrograms.</w:t>
      </w:r>
    </w:p>
    <w:p w14:paraId="31F85E26" w14:textId="567A93D8" w:rsidR="003C5984" w:rsidRDefault="003C5984" w:rsidP="003C5984">
      <w:pPr>
        <w:pStyle w:val="ListParagraph"/>
        <w:numPr>
          <w:ilvl w:val="0"/>
          <w:numId w:val="10"/>
        </w:numPr>
        <w:rPr>
          <w:b/>
          <w:bCs/>
        </w:rPr>
      </w:pPr>
      <w:r>
        <w:rPr>
          <w:b/>
          <w:bCs/>
        </w:rPr>
        <w:t>Keras</w:t>
      </w:r>
    </w:p>
    <w:p w14:paraId="6584A11C" w14:textId="4C11FE17" w:rsidR="009A0137" w:rsidRPr="009A0137" w:rsidRDefault="00CD6B8B" w:rsidP="009A0137">
      <w:pPr>
        <w:pStyle w:val="ListParagraph"/>
        <w:ind w:left="1080"/>
      </w:pPr>
      <w:r>
        <w:t xml:space="preserve">This python library </w:t>
      </w:r>
      <w:r w:rsidR="009A0137">
        <w:t>provides an interface for artificial neural networks This library will be used to construct the CNN model, with TensorFlow in the backend.</w:t>
      </w:r>
    </w:p>
    <w:p w14:paraId="393C1030" w14:textId="694D9B42" w:rsidR="00FC4BB6" w:rsidRDefault="00FC4BB6" w:rsidP="00FC4BB6">
      <w:pPr>
        <w:pStyle w:val="Heading3"/>
      </w:pPr>
      <w:bookmarkStart w:id="56" w:name="_Toc108609355"/>
      <w:r>
        <w:t>Kaggle</w:t>
      </w:r>
      <w:bookmarkEnd w:id="56"/>
    </w:p>
    <w:p w14:paraId="614A2A30" w14:textId="01A4F16C" w:rsidR="009A0137" w:rsidRPr="009A0137" w:rsidRDefault="009A0137" w:rsidP="009A0137">
      <w:r>
        <w:t>The dataset to be used to train and test the model will be retrieved from Kaggle.</w:t>
      </w:r>
      <w:r w:rsidR="00BA0D4C">
        <w:t xml:space="preserve"> The dataset will be split using k-fold cross validation for training and testing, </w:t>
      </w:r>
      <w:proofErr w:type="gramStart"/>
      <w:r w:rsidR="00BA0D4C">
        <w:t>in order to</w:t>
      </w:r>
      <w:proofErr w:type="gramEnd"/>
      <w:r w:rsidR="00BA0D4C">
        <w:t xml:space="preserve"> increase the size of the dataset.</w:t>
      </w:r>
    </w:p>
    <w:p w14:paraId="54E9BD99" w14:textId="2FCE7EFF" w:rsidR="00FC4BB6" w:rsidRDefault="00FC4BB6" w:rsidP="00FC4BB6">
      <w:pPr>
        <w:pStyle w:val="Heading3"/>
      </w:pPr>
      <w:bookmarkStart w:id="57" w:name="_Toc108609356"/>
      <w:r>
        <w:t>GitHub</w:t>
      </w:r>
      <w:bookmarkEnd w:id="57"/>
    </w:p>
    <w:p w14:paraId="1FEAD069" w14:textId="2CBDD3D0" w:rsidR="00BA0D4C" w:rsidRPr="00BA0D4C" w:rsidRDefault="00496C4F" w:rsidP="00BA0D4C">
      <w:r>
        <w:t xml:space="preserve">This online collaboration tool will be </w:t>
      </w:r>
      <w:r w:rsidR="009E0092">
        <w:t>used</w:t>
      </w:r>
      <w:r>
        <w:t xml:space="preserve"> to store the code and act as a backup in case of any </w:t>
      </w:r>
      <w:r w:rsidR="009E0092">
        <w:t>system failures</w:t>
      </w:r>
      <w:r>
        <w:t xml:space="preserve"> in the future. </w:t>
      </w:r>
    </w:p>
    <w:p w14:paraId="0A61D9A3" w14:textId="77777777" w:rsidR="00497179" w:rsidRDefault="000156C3" w:rsidP="00497179">
      <w:pPr>
        <w:pStyle w:val="Heading2"/>
      </w:pPr>
      <w:bookmarkStart w:id="58" w:name="_Toc108609357"/>
      <w:r>
        <w:t>System Deliverables and Milestones</w:t>
      </w:r>
      <w:bookmarkEnd w:id="58"/>
    </w:p>
    <w:p w14:paraId="22E6A6E3" w14:textId="19967DBF" w:rsidR="003A4DCA" w:rsidRDefault="003A4DCA" w:rsidP="003A4DCA">
      <w:pPr>
        <w:pStyle w:val="Heading3"/>
      </w:pPr>
      <w:bookmarkStart w:id="59" w:name="_Toc108609358"/>
      <w:r>
        <w:t>Concept Defense</w:t>
      </w:r>
      <w:bookmarkEnd w:id="59"/>
    </w:p>
    <w:p w14:paraId="3D62CFA5" w14:textId="13384127" w:rsidR="003A4DCA" w:rsidRPr="003A4DCA" w:rsidRDefault="003A4DCA" w:rsidP="003A4DCA">
      <w:r>
        <w:t xml:space="preserve">The concept note is a summary of the general idea of the product to be developed. The presentation will be </w:t>
      </w:r>
      <w:r w:rsidR="00355B9B">
        <w:t>prepared,</w:t>
      </w:r>
      <w:r>
        <w:t xml:space="preserve"> and the </w:t>
      </w:r>
      <w:r w:rsidR="00355B9B">
        <w:t>idea</w:t>
      </w:r>
      <w:r>
        <w:t xml:space="preserve"> presented before a panel for</w:t>
      </w:r>
      <w:r w:rsidR="00355B9B">
        <w:t xml:space="preserve"> approval</w:t>
      </w:r>
      <w:r>
        <w:t>.</w:t>
      </w:r>
    </w:p>
    <w:p w14:paraId="1F86EA10" w14:textId="71700368" w:rsidR="003A4DCA" w:rsidRDefault="003A4DCA" w:rsidP="003A4DCA">
      <w:pPr>
        <w:pStyle w:val="Heading3"/>
      </w:pPr>
      <w:bookmarkStart w:id="60" w:name="_Toc108609359"/>
      <w:r>
        <w:t>Proposal Document</w:t>
      </w:r>
      <w:bookmarkEnd w:id="60"/>
    </w:p>
    <w:p w14:paraId="713FA184" w14:textId="43D7FD1E" w:rsidR="00355B9B" w:rsidRPr="00355B9B" w:rsidRDefault="00355B9B" w:rsidP="00355B9B">
      <w:r w:rsidRPr="00D91CFA">
        <w:t xml:space="preserve">A </w:t>
      </w:r>
      <w:r>
        <w:t>System</w:t>
      </w:r>
      <w:r w:rsidRPr="00D91CFA">
        <w:t xml:space="preserve"> Proposal is a document which </w:t>
      </w:r>
      <w:r>
        <w:t>is</w:t>
      </w:r>
      <w:r w:rsidRPr="00D91CFA">
        <w:t xml:space="preserve"> present</w:t>
      </w:r>
      <w:r>
        <w:t xml:space="preserve">ed to </w:t>
      </w:r>
      <w:r w:rsidRPr="00D91CFA">
        <w:t>get project approved.</w:t>
      </w:r>
      <w:r>
        <w:t xml:space="preserve"> This document will be needed because it defines the objectives of the solution as well as the steps to be followed during development.</w:t>
      </w:r>
    </w:p>
    <w:p w14:paraId="1500A4AC" w14:textId="2964FC3B" w:rsidR="003A4DCA" w:rsidRDefault="003A4DCA" w:rsidP="003A4DCA">
      <w:pPr>
        <w:pStyle w:val="Heading3"/>
      </w:pPr>
      <w:bookmarkStart w:id="61" w:name="_Toc108609360"/>
      <w:r>
        <w:t>Analysis and Design Diagrams Document</w:t>
      </w:r>
      <w:bookmarkEnd w:id="61"/>
    </w:p>
    <w:p w14:paraId="222D236D" w14:textId="38809C57" w:rsidR="00355B9B" w:rsidRPr="00355B9B" w:rsidRDefault="00355B9B" w:rsidP="00355B9B">
      <w:r>
        <w:t>This is the document that contains all diagrams of the system design and architecture of the approach chosen. The diagrams will be drawn to visualize the whole system and its processes.</w:t>
      </w:r>
    </w:p>
    <w:p w14:paraId="7D9D6E42" w14:textId="1CD59720" w:rsidR="00355B9B" w:rsidRPr="00355B9B" w:rsidRDefault="003A4DCA" w:rsidP="00355B9B">
      <w:pPr>
        <w:pStyle w:val="Heading3"/>
      </w:pPr>
      <w:bookmarkStart w:id="62" w:name="_Toc108609361"/>
      <w:r>
        <w:t>Working Prototype</w:t>
      </w:r>
      <w:bookmarkEnd w:id="62"/>
    </w:p>
    <w:p w14:paraId="133BDEB5" w14:textId="0379C463" w:rsidR="00355B9B" w:rsidRDefault="003A4DCA" w:rsidP="00355B9B">
      <w:pPr>
        <w:pStyle w:val="ListParagraph"/>
        <w:numPr>
          <w:ilvl w:val="0"/>
          <w:numId w:val="9"/>
        </w:numPr>
        <w:rPr>
          <w:b/>
          <w:bCs/>
        </w:rPr>
      </w:pPr>
      <w:r>
        <w:rPr>
          <w:b/>
          <w:bCs/>
        </w:rPr>
        <w:t>Split</w:t>
      </w:r>
      <w:r w:rsidR="006D1881">
        <w:rPr>
          <w:b/>
          <w:bCs/>
        </w:rPr>
        <w:t xml:space="preserve"> Dataset</w:t>
      </w:r>
    </w:p>
    <w:p w14:paraId="32F5CB83" w14:textId="41B8FC88" w:rsidR="00355B9B" w:rsidRPr="00355B9B" w:rsidRDefault="0049536F" w:rsidP="00355B9B">
      <w:pPr>
        <w:pStyle w:val="ListParagraph"/>
        <w:ind w:left="1080"/>
      </w:pPr>
      <w:r>
        <w:t>In this module, the dataset will be split into two; one for testing and one for training the model. This splitting will be done by performing k-fold cross validation of the dataset.</w:t>
      </w:r>
    </w:p>
    <w:p w14:paraId="4669A680" w14:textId="697FA782" w:rsidR="003A4DCA" w:rsidRDefault="003A4DCA" w:rsidP="003A4DCA">
      <w:pPr>
        <w:pStyle w:val="ListParagraph"/>
        <w:numPr>
          <w:ilvl w:val="0"/>
          <w:numId w:val="9"/>
        </w:numPr>
        <w:rPr>
          <w:b/>
          <w:bCs/>
        </w:rPr>
      </w:pPr>
      <w:r>
        <w:rPr>
          <w:b/>
          <w:bCs/>
        </w:rPr>
        <w:lastRenderedPageBreak/>
        <w:t>Fi</w:t>
      </w:r>
      <w:r w:rsidR="006D1881">
        <w:rPr>
          <w:b/>
          <w:bCs/>
        </w:rPr>
        <w:t>ltered Audio Recordings</w:t>
      </w:r>
    </w:p>
    <w:p w14:paraId="15B5E7BE" w14:textId="3DA32D97" w:rsidR="0049536F" w:rsidRPr="0049536F" w:rsidRDefault="0049536F" w:rsidP="0049536F">
      <w:pPr>
        <w:pStyle w:val="ListParagraph"/>
        <w:ind w:left="1080"/>
      </w:pPr>
      <w:r>
        <w:t>A band pass filter will be used to filter out any noise outside of certain frequencies, this will ensure more accurate results for diagnosis.</w:t>
      </w:r>
    </w:p>
    <w:p w14:paraId="5D44E8DF" w14:textId="6D7DC7A9" w:rsidR="003A4DCA" w:rsidRDefault="00F66005" w:rsidP="003A4DCA">
      <w:pPr>
        <w:pStyle w:val="ListParagraph"/>
        <w:numPr>
          <w:ilvl w:val="0"/>
          <w:numId w:val="9"/>
        </w:numPr>
        <w:rPr>
          <w:b/>
          <w:bCs/>
        </w:rPr>
      </w:pPr>
      <w:r>
        <w:rPr>
          <w:b/>
          <w:bCs/>
        </w:rPr>
        <w:t>Extracted Feature</w:t>
      </w:r>
      <w:r w:rsidR="000E3B24">
        <w:rPr>
          <w:b/>
          <w:bCs/>
        </w:rPr>
        <w:t>s</w:t>
      </w:r>
    </w:p>
    <w:p w14:paraId="2AE0EFFD" w14:textId="6D177EE3" w:rsidR="00D037D4" w:rsidRPr="0049536F" w:rsidRDefault="0049536F" w:rsidP="00D037D4">
      <w:pPr>
        <w:pStyle w:val="ListParagraph"/>
        <w:ind w:left="1080"/>
      </w:pPr>
      <w:r>
        <w:t xml:space="preserve">Mel Spectrograms will be used to extract features from the </w:t>
      </w:r>
      <w:r w:rsidR="00A3621D">
        <w:t>filtered respiratory s</w:t>
      </w:r>
      <w:r w:rsidR="00D037D4">
        <w:t>ou</w:t>
      </w:r>
      <w:r w:rsidR="00A3621D">
        <w:t>nd recordings</w:t>
      </w:r>
      <w:r w:rsidR="00D037D4">
        <w:t>. These features will be used to train the CNN model to be built.</w:t>
      </w:r>
    </w:p>
    <w:p w14:paraId="40699995" w14:textId="396BB011" w:rsidR="003A4DCA" w:rsidRDefault="003A4DCA" w:rsidP="003A4DCA">
      <w:pPr>
        <w:pStyle w:val="ListParagraph"/>
        <w:numPr>
          <w:ilvl w:val="0"/>
          <w:numId w:val="9"/>
        </w:numPr>
        <w:rPr>
          <w:b/>
          <w:bCs/>
        </w:rPr>
      </w:pPr>
      <w:r>
        <w:rPr>
          <w:b/>
          <w:bCs/>
        </w:rPr>
        <w:t>CNN Model</w:t>
      </w:r>
    </w:p>
    <w:p w14:paraId="734E61B3" w14:textId="2248F297" w:rsidR="00D037D4" w:rsidRPr="00D037D4" w:rsidRDefault="00413D0B" w:rsidP="00D037D4">
      <w:pPr>
        <w:pStyle w:val="ListParagraph"/>
        <w:ind w:left="1080"/>
      </w:pPr>
      <w:r>
        <w:t xml:space="preserve">A CNN model to be used for classification will be built. Classification will also be based </w:t>
      </w:r>
      <w:r w:rsidR="007A32E2">
        <w:t>off</w:t>
      </w:r>
      <w:r>
        <w:t xml:space="preserve"> severity of the ARS from the features extracted.</w:t>
      </w:r>
    </w:p>
    <w:p w14:paraId="464E5BFD" w14:textId="0DB7A0B3" w:rsidR="003A4DCA" w:rsidRDefault="003A4DCA" w:rsidP="003A4DCA">
      <w:pPr>
        <w:pStyle w:val="ListParagraph"/>
        <w:numPr>
          <w:ilvl w:val="0"/>
          <w:numId w:val="9"/>
        </w:numPr>
        <w:rPr>
          <w:b/>
          <w:bCs/>
        </w:rPr>
      </w:pPr>
      <w:r>
        <w:rPr>
          <w:b/>
          <w:bCs/>
        </w:rPr>
        <w:t>Patient Diagnosis Module</w:t>
      </w:r>
    </w:p>
    <w:p w14:paraId="589CA06F" w14:textId="460EC5D0" w:rsidR="00413D0B" w:rsidRPr="00413D0B" w:rsidRDefault="00413D0B" w:rsidP="00413D0B">
      <w:pPr>
        <w:pStyle w:val="ListParagraph"/>
        <w:ind w:left="1080"/>
      </w:pPr>
      <w:r>
        <w:t xml:space="preserve">In this module, the patient diagnosis will be produced as a product of the trained CNN model. </w:t>
      </w:r>
      <w:r w:rsidR="00A06045">
        <w:t xml:space="preserve">The disease classification together with the severity of the disease is expected, so that the correct treatment will be given to the </w:t>
      </w:r>
      <w:r w:rsidR="007A32E2">
        <w:t>patient depending on their level of exacerbations.</w:t>
      </w:r>
    </w:p>
    <w:p w14:paraId="550FC82B" w14:textId="20848C0C" w:rsidR="003A4DCA" w:rsidRDefault="003A4DCA" w:rsidP="003A4DCA">
      <w:pPr>
        <w:pStyle w:val="ListParagraph"/>
        <w:numPr>
          <w:ilvl w:val="0"/>
          <w:numId w:val="9"/>
        </w:numPr>
        <w:rPr>
          <w:b/>
          <w:bCs/>
        </w:rPr>
      </w:pPr>
      <w:r>
        <w:rPr>
          <w:b/>
          <w:bCs/>
        </w:rPr>
        <w:t xml:space="preserve">Model </w:t>
      </w:r>
      <w:r w:rsidR="00C22D96">
        <w:rPr>
          <w:b/>
          <w:bCs/>
        </w:rPr>
        <w:t xml:space="preserve">Test </w:t>
      </w:r>
      <w:r w:rsidR="001F1F9C">
        <w:rPr>
          <w:b/>
          <w:bCs/>
        </w:rPr>
        <w:t>C</w:t>
      </w:r>
      <w:r w:rsidR="00C22D96">
        <w:rPr>
          <w:b/>
          <w:bCs/>
        </w:rPr>
        <w:t>ases</w:t>
      </w:r>
    </w:p>
    <w:p w14:paraId="0B840D4A" w14:textId="2254B76C" w:rsidR="005975F4" w:rsidRDefault="007A32E2" w:rsidP="001F1F9C">
      <w:pPr>
        <w:pStyle w:val="ListParagraph"/>
        <w:ind w:left="1080"/>
      </w:pPr>
      <w:r>
        <w:t>The system will be tested to verify that all the system objectives are met. The testing paradigm</w:t>
      </w:r>
      <w:r w:rsidR="001F1F9C">
        <w:t>s</w:t>
      </w:r>
      <w:r>
        <w:t xml:space="preserve"> that will be used </w:t>
      </w:r>
      <w:r w:rsidR="001F1F9C">
        <w:t>are</w:t>
      </w:r>
      <w:r>
        <w:t xml:space="preserve"> </w:t>
      </w:r>
      <w:r w:rsidR="001F1F9C">
        <w:t>u</w:t>
      </w:r>
      <w:r>
        <w:t>nit</w:t>
      </w:r>
      <w:r w:rsidR="000E3B24">
        <w:t xml:space="preserve"> and </w:t>
      </w:r>
      <w:r w:rsidR="001F1F9C">
        <w:t>i</w:t>
      </w:r>
      <w:r w:rsidR="000E3B24">
        <w:t>ntegration testing.</w:t>
      </w:r>
      <w:r w:rsidR="005975F4">
        <w:br w:type="page"/>
      </w:r>
    </w:p>
    <w:p w14:paraId="25F0567E" w14:textId="1F47C84D" w:rsidR="00D52BAC" w:rsidRDefault="00D52BAC" w:rsidP="00DD687D">
      <w:pPr>
        <w:pStyle w:val="Kevin"/>
      </w:pPr>
      <w:bookmarkStart w:id="63" w:name="_Toc108609362"/>
      <w:r>
        <w:lastRenderedPageBreak/>
        <w:t>Bibliography</w:t>
      </w:r>
      <w:bookmarkEnd w:id="63"/>
    </w:p>
    <w:p w14:paraId="7D056AA6" w14:textId="77777777" w:rsidR="00897D18" w:rsidRPr="00897D18" w:rsidRDefault="007A32E2" w:rsidP="00897D18">
      <w:pPr>
        <w:pStyle w:val="Bibliography"/>
        <w:rPr>
          <w:rFonts w:cs="Times New Roman"/>
        </w:rPr>
      </w:pPr>
      <w:r>
        <w:fldChar w:fldCharType="begin"/>
      </w:r>
      <w:r w:rsidR="00897D18">
        <w:instrText xml:space="preserve"> ADDIN ZOTERO_BIBL {"uncited":[],"omitted":[],"custom":[]} CSL_BIBLIOGRAPHY </w:instrText>
      </w:r>
      <w:r>
        <w:fldChar w:fldCharType="separate"/>
      </w:r>
      <w:r w:rsidR="00897D18" w:rsidRPr="00897D18">
        <w:rPr>
          <w:rFonts w:cs="Times New Roman"/>
        </w:rPr>
        <w:t xml:space="preserve">Abdullah, N. S., Lam, C. K., Sundaraj, K., &amp; Palaniappan, R. (2017). Classification of Respiratory Sounds in Smokers and Non-smokers using k-NN Classifier. In F. Ibrahim, J. P. G. Cheong, J. Usman, M. Y. Ahmad, R. Razman, &amp; V. S. Selvanayagam (Eds.), </w:t>
      </w:r>
      <w:r w:rsidR="00897D18" w:rsidRPr="00897D18">
        <w:rPr>
          <w:rFonts w:cs="Times New Roman"/>
          <w:i/>
          <w:iCs/>
        </w:rPr>
        <w:t>3rd International Conference on Movement, Health and Exercise</w:t>
      </w:r>
      <w:r w:rsidR="00897D18" w:rsidRPr="00897D18">
        <w:rPr>
          <w:rFonts w:cs="Times New Roman"/>
        </w:rPr>
        <w:t xml:space="preserve"> (Vol. 58, pp. 73–78). Springer Singapore. https://doi.org/10.1007/978-981-10-3737-5_15</w:t>
      </w:r>
    </w:p>
    <w:p w14:paraId="53D95F22" w14:textId="77777777" w:rsidR="00897D18" w:rsidRPr="00897D18" w:rsidRDefault="00897D18" w:rsidP="00897D18">
      <w:pPr>
        <w:pStyle w:val="Bibliography"/>
        <w:rPr>
          <w:rFonts w:cs="Times New Roman"/>
        </w:rPr>
      </w:pPr>
      <w:r w:rsidRPr="00897D18">
        <w:rPr>
          <w:rFonts w:cs="Times New Roman"/>
        </w:rPr>
        <w:t xml:space="preserve">Acharya, J., &amp; Basu, A. (2020). Deep Neural Network for Respiratory Sound Classification in Wearable Devices Enabled by Patient Specific Model Tuning. </w:t>
      </w:r>
      <w:r w:rsidRPr="00897D18">
        <w:rPr>
          <w:rFonts w:cs="Times New Roman"/>
          <w:i/>
          <w:iCs/>
        </w:rPr>
        <w:t>IEEE Transactions on Biomedical Circuits and Systems</w:t>
      </w:r>
      <w:r w:rsidRPr="00897D18">
        <w:rPr>
          <w:rFonts w:cs="Times New Roman"/>
        </w:rPr>
        <w:t>, 1–1. https://doi.org/10.1109/TBCAS.2020.2981172</w:t>
      </w:r>
    </w:p>
    <w:p w14:paraId="55238CDE" w14:textId="77777777" w:rsidR="00897D18" w:rsidRPr="00897D18" w:rsidRDefault="00897D18" w:rsidP="00897D18">
      <w:pPr>
        <w:pStyle w:val="Bibliography"/>
        <w:rPr>
          <w:rFonts w:cs="Times New Roman"/>
        </w:rPr>
      </w:pPr>
      <w:r w:rsidRPr="00897D18">
        <w:rPr>
          <w:rFonts w:cs="Times New Roman"/>
        </w:rPr>
        <w:t xml:space="preserve">Aykanat, M., Kılıç, Ö., Kurt, B., &amp; Saryal, S. (2017). Classification of lung sounds using convolutional neural networks. </w:t>
      </w:r>
      <w:r w:rsidRPr="00897D18">
        <w:rPr>
          <w:rFonts w:cs="Times New Roman"/>
          <w:i/>
          <w:iCs/>
        </w:rPr>
        <w:t>EURASIP Journal on Image and Video Processing</w:t>
      </w:r>
      <w:r w:rsidRPr="00897D18">
        <w:rPr>
          <w:rFonts w:cs="Times New Roman"/>
        </w:rPr>
        <w:t xml:space="preserve">, </w:t>
      </w:r>
      <w:r w:rsidRPr="00897D18">
        <w:rPr>
          <w:rFonts w:cs="Times New Roman"/>
          <w:i/>
          <w:iCs/>
        </w:rPr>
        <w:t>2017</w:t>
      </w:r>
      <w:r w:rsidRPr="00897D18">
        <w:rPr>
          <w:rFonts w:cs="Times New Roman"/>
        </w:rPr>
        <w:t>(1), 65. https://doi.org/10.1186/s13640-017-0213-2</w:t>
      </w:r>
    </w:p>
    <w:p w14:paraId="4FE0019B" w14:textId="77777777" w:rsidR="00897D18" w:rsidRPr="00897D18" w:rsidRDefault="00897D18" w:rsidP="00897D18">
      <w:pPr>
        <w:pStyle w:val="Bibliography"/>
        <w:rPr>
          <w:rFonts w:cs="Times New Roman"/>
        </w:rPr>
      </w:pPr>
      <w:r w:rsidRPr="00897D18">
        <w:rPr>
          <w:rFonts w:cs="Times New Roman"/>
        </w:rPr>
        <w:t xml:space="preserve">Barzegari, H., Fahimi, M. A., &amp; Dehghanian, S. (2017). Emergency Department Readmission Rate within 72 Hours after Discharge; a Letter to Editor. </w:t>
      </w:r>
      <w:r w:rsidRPr="00897D18">
        <w:rPr>
          <w:rFonts w:cs="Times New Roman"/>
          <w:i/>
          <w:iCs/>
        </w:rPr>
        <w:t>Emergency</w:t>
      </w:r>
      <w:r w:rsidRPr="00897D18">
        <w:rPr>
          <w:rFonts w:cs="Times New Roman"/>
        </w:rPr>
        <w:t xml:space="preserve">, </w:t>
      </w:r>
      <w:r w:rsidRPr="00897D18">
        <w:rPr>
          <w:rFonts w:cs="Times New Roman"/>
          <w:i/>
          <w:iCs/>
        </w:rPr>
        <w:t>5</w:t>
      </w:r>
      <w:r w:rsidRPr="00897D18">
        <w:rPr>
          <w:rFonts w:cs="Times New Roman"/>
        </w:rPr>
        <w:t>(1). https://doi.org/10.22037/emergency.v5i1.16667</w:t>
      </w:r>
    </w:p>
    <w:p w14:paraId="5FAA72CB" w14:textId="77777777" w:rsidR="00897D18" w:rsidRPr="00897D18" w:rsidRDefault="00897D18" w:rsidP="00897D18">
      <w:pPr>
        <w:pStyle w:val="Bibliography"/>
        <w:rPr>
          <w:rFonts w:cs="Times New Roman"/>
        </w:rPr>
      </w:pPr>
      <w:r w:rsidRPr="00897D18">
        <w:rPr>
          <w:rFonts w:cs="Times New Roman"/>
        </w:rPr>
        <w:t xml:space="preserve">Basu, V., &amp; Rana, S. (2020). Respiratory diseases recognition through respiratory sound with the help of deep neural network. </w:t>
      </w:r>
      <w:r w:rsidRPr="00897D18">
        <w:rPr>
          <w:rFonts w:cs="Times New Roman"/>
          <w:i/>
          <w:iCs/>
        </w:rPr>
        <w:t>2020 4th International Conference on Computational Intelligence and Networks (CINE)</w:t>
      </w:r>
      <w:r w:rsidRPr="00897D18">
        <w:rPr>
          <w:rFonts w:cs="Times New Roman"/>
        </w:rPr>
        <w:t>, 1–6. https://doi.org/10.1109/CINE48825.2020.234388</w:t>
      </w:r>
    </w:p>
    <w:p w14:paraId="2902CDA2" w14:textId="77777777" w:rsidR="00897D18" w:rsidRPr="00897D18" w:rsidRDefault="00897D18" w:rsidP="00897D18">
      <w:pPr>
        <w:pStyle w:val="Bibliography"/>
        <w:rPr>
          <w:rFonts w:cs="Times New Roman"/>
        </w:rPr>
      </w:pPr>
      <w:r w:rsidRPr="00897D18">
        <w:rPr>
          <w:rFonts w:cs="Times New Roman"/>
        </w:rPr>
        <w:t xml:space="preserve">Becker, K. W., Scheffer, C., Blanckenberg, M. M., &amp; Diacon, A. H. (2013). Analysis of adventitious lung sounds originating from pulmonary tuberculosis. </w:t>
      </w:r>
      <w:r w:rsidRPr="00897D18">
        <w:rPr>
          <w:rFonts w:cs="Times New Roman"/>
          <w:i/>
          <w:iCs/>
        </w:rPr>
        <w:t>2013 35th Annual International Conference of the IEEE Engineering in Medicine and Biology Society (EMBC)</w:t>
      </w:r>
      <w:r w:rsidRPr="00897D18">
        <w:rPr>
          <w:rFonts w:cs="Times New Roman"/>
        </w:rPr>
        <w:t>, 4334–4337. https://doi.org/10.1109/EMBC.2013.6610505</w:t>
      </w:r>
    </w:p>
    <w:p w14:paraId="6B978B4D" w14:textId="77777777" w:rsidR="00897D18" w:rsidRPr="00897D18" w:rsidRDefault="00897D18" w:rsidP="00897D18">
      <w:pPr>
        <w:pStyle w:val="Bibliography"/>
        <w:rPr>
          <w:rFonts w:cs="Times New Roman"/>
        </w:rPr>
      </w:pPr>
      <w:r w:rsidRPr="00897D18">
        <w:rPr>
          <w:rFonts w:cs="Times New Roman"/>
        </w:rPr>
        <w:t xml:space="preserve">Brunner-La Rocca, H.-P., Peden, C. J., Soong, J., Holman, P. A., Bogdanovskaya, M., &amp; Barclay, L. (2020). Reasons for readmission after hospital discharge in patients with </w:t>
      </w:r>
      <w:r w:rsidRPr="00897D18">
        <w:rPr>
          <w:rFonts w:cs="Times New Roman"/>
        </w:rPr>
        <w:lastRenderedPageBreak/>
        <w:t xml:space="preserve">chronic diseases—Information from an international dataset. </w:t>
      </w:r>
      <w:r w:rsidRPr="00897D18">
        <w:rPr>
          <w:rFonts w:cs="Times New Roman"/>
          <w:i/>
          <w:iCs/>
        </w:rPr>
        <w:t>PLOS ONE</w:t>
      </w:r>
      <w:r w:rsidRPr="00897D18">
        <w:rPr>
          <w:rFonts w:cs="Times New Roman"/>
        </w:rPr>
        <w:t xml:space="preserve">, </w:t>
      </w:r>
      <w:r w:rsidRPr="00897D18">
        <w:rPr>
          <w:rFonts w:cs="Times New Roman"/>
          <w:i/>
          <w:iCs/>
        </w:rPr>
        <w:t>15</w:t>
      </w:r>
      <w:r w:rsidRPr="00897D18">
        <w:rPr>
          <w:rFonts w:cs="Times New Roman"/>
        </w:rPr>
        <w:t>(6), e0233457. https://doi.org/10.1371/journal.pone.0233457</w:t>
      </w:r>
    </w:p>
    <w:p w14:paraId="2FC805CE" w14:textId="77777777" w:rsidR="00897D18" w:rsidRPr="00897D18" w:rsidRDefault="00897D18" w:rsidP="00897D18">
      <w:pPr>
        <w:pStyle w:val="Bibliography"/>
        <w:rPr>
          <w:rFonts w:cs="Times New Roman"/>
        </w:rPr>
      </w:pPr>
      <w:r w:rsidRPr="00897D18">
        <w:rPr>
          <w:rFonts w:cs="Times New Roman"/>
        </w:rPr>
        <w:t xml:space="preserve">Emmanouilidou, D., McCollum, E. D., Park, D. E., &amp; Elhilali, M. (2018). Computerized Lung Sound Screening for Pediatric Auscultation in Noisy Field Environments. </w:t>
      </w:r>
      <w:r w:rsidRPr="00897D18">
        <w:rPr>
          <w:rFonts w:cs="Times New Roman"/>
          <w:i/>
          <w:iCs/>
        </w:rPr>
        <w:t>IEEE Transactions on Biomedical Engineering</w:t>
      </w:r>
      <w:r w:rsidRPr="00897D18">
        <w:rPr>
          <w:rFonts w:cs="Times New Roman"/>
        </w:rPr>
        <w:t xml:space="preserve">, </w:t>
      </w:r>
      <w:r w:rsidRPr="00897D18">
        <w:rPr>
          <w:rFonts w:cs="Times New Roman"/>
          <w:i/>
          <w:iCs/>
        </w:rPr>
        <w:t>65</w:t>
      </w:r>
      <w:r w:rsidRPr="00897D18">
        <w:rPr>
          <w:rFonts w:cs="Times New Roman"/>
        </w:rPr>
        <w:t>(7), 1564–1574. https://doi.org/10.1109/TBME.2017.2717280</w:t>
      </w:r>
    </w:p>
    <w:p w14:paraId="27937AFE" w14:textId="77777777" w:rsidR="00897D18" w:rsidRPr="00897D18" w:rsidRDefault="00897D18" w:rsidP="00897D18">
      <w:pPr>
        <w:pStyle w:val="Bibliography"/>
        <w:rPr>
          <w:rFonts w:cs="Times New Roman"/>
        </w:rPr>
      </w:pPr>
      <w:r w:rsidRPr="00897D18">
        <w:rPr>
          <w:rFonts w:cs="Times New Roman"/>
        </w:rPr>
        <w:t xml:space="preserve">Gibson, G. J., Loddenkemper, R., Lundbäck, B., &amp; Sibille, Y. (2013). Respiratory health and disease in Europe: The new European Lung White Book. </w:t>
      </w:r>
      <w:r w:rsidRPr="00897D18">
        <w:rPr>
          <w:rFonts w:cs="Times New Roman"/>
          <w:i/>
          <w:iCs/>
        </w:rPr>
        <w:t>European Respiratory Journal</w:t>
      </w:r>
      <w:r w:rsidRPr="00897D18">
        <w:rPr>
          <w:rFonts w:cs="Times New Roman"/>
        </w:rPr>
        <w:t xml:space="preserve">, </w:t>
      </w:r>
      <w:r w:rsidRPr="00897D18">
        <w:rPr>
          <w:rFonts w:cs="Times New Roman"/>
          <w:i/>
          <w:iCs/>
        </w:rPr>
        <w:t>42</w:t>
      </w:r>
      <w:r w:rsidRPr="00897D18">
        <w:rPr>
          <w:rFonts w:cs="Times New Roman"/>
        </w:rPr>
        <w:t>(3), 559–563. https://doi.org/10.1183/09031936.00105513</w:t>
      </w:r>
    </w:p>
    <w:p w14:paraId="5FE21CDE" w14:textId="77777777" w:rsidR="00897D18" w:rsidRPr="00897D18" w:rsidRDefault="00897D18" w:rsidP="00897D18">
      <w:pPr>
        <w:pStyle w:val="Bibliography"/>
        <w:rPr>
          <w:rFonts w:cs="Times New Roman"/>
        </w:rPr>
      </w:pPr>
      <w:r w:rsidRPr="00897D18">
        <w:rPr>
          <w:rFonts w:cs="Times New Roman"/>
        </w:rPr>
        <w:t xml:space="preserve">Gurung, A., Scrafford, C. G., Tielsch, J. M., Levine, O. S., &amp; Checkley, W. (2011). Computerized lung sound analysis as diagnostic aid for the detection of abnormal lung sounds: A systematic review and meta-analysis. </w:t>
      </w:r>
      <w:r w:rsidRPr="00897D18">
        <w:rPr>
          <w:rFonts w:cs="Times New Roman"/>
          <w:i/>
          <w:iCs/>
        </w:rPr>
        <w:t>Respiratory Medicine</w:t>
      </w:r>
      <w:r w:rsidRPr="00897D18">
        <w:rPr>
          <w:rFonts w:cs="Times New Roman"/>
        </w:rPr>
        <w:t xml:space="preserve">, </w:t>
      </w:r>
      <w:r w:rsidRPr="00897D18">
        <w:rPr>
          <w:rFonts w:cs="Times New Roman"/>
          <w:i/>
          <w:iCs/>
        </w:rPr>
        <w:t>105</w:t>
      </w:r>
      <w:r w:rsidRPr="00897D18">
        <w:rPr>
          <w:rFonts w:cs="Times New Roman"/>
        </w:rPr>
        <w:t>(9), 1396–1403. https://doi.org/10.1016/j.rmed.2011.05.007</w:t>
      </w:r>
    </w:p>
    <w:p w14:paraId="007A4C24" w14:textId="77777777" w:rsidR="00897D18" w:rsidRPr="00897D18" w:rsidRDefault="00897D18" w:rsidP="00897D18">
      <w:pPr>
        <w:pStyle w:val="Bibliography"/>
        <w:rPr>
          <w:rFonts w:cs="Times New Roman"/>
        </w:rPr>
      </w:pPr>
      <w:r w:rsidRPr="00897D18">
        <w:rPr>
          <w:rFonts w:cs="Times New Roman"/>
        </w:rPr>
        <w:t xml:space="preserve">Jácome, C., &amp; Marques, A. (2015). Computerized respiratory sounds in patients with COPD: A systematic review. </w:t>
      </w:r>
      <w:r w:rsidRPr="00897D18">
        <w:rPr>
          <w:rFonts w:cs="Times New Roman"/>
          <w:i/>
          <w:iCs/>
        </w:rPr>
        <w:t>COPD</w:t>
      </w:r>
      <w:r w:rsidRPr="00897D18">
        <w:rPr>
          <w:rFonts w:cs="Times New Roman"/>
        </w:rPr>
        <w:t xml:space="preserve">, </w:t>
      </w:r>
      <w:r w:rsidRPr="00897D18">
        <w:rPr>
          <w:rFonts w:cs="Times New Roman"/>
          <w:i/>
          <w:iCs/>
        </w:rPr>
        <w:t>12</w:t>
      </w:r>
      <w:r w:rsidRPr="00897D18">
        <w:rPr>
          <w:rFonts w:cs="Times New Roman"/>
        </w:rPr>
        <w:t>(1), 104–112. https://doi.org/10.3109/15412555.2014.908832</w:t>
      </w:r>
    </w:p>
    <w:p w14:paraId="6EC7AC3C" w14:textId="77777777" w:rsidR="00897D18" w:rsidRPr="00897D18" w:rsidRDefault="00897D18" w:rsidP="00897D18">
      <w:pPr>
        <w:pStyle w:val="Bibliography"/>
        <w:rPr>
          <w:rFonts w:cs="Times New Roman"/>
        </w:rPr>
      </w:pPr>
      <w:r w:rsidRPr="00897D18">
        <w:rPr>
          <w:rFonts w:cs="Times New Roman"/>
        </w:rPr>
        <w:t xml:space="preserve">Kandaswamy, A., Kumar, C. S., Ramanathan, Rm. Pl., Jayaraman, S., &amp; Malmurugan, N. (2004). Neural classification of lung sounds using wavelet coefficients. </w:t>
      </w:r>
      <w:r w:rsidRPr="00897D18">
        <w:rPr>
          <w:rFonts w:cs="Times New Roman"/>
          <w:i/>
          <w:iCs/>
        </w:rPr>
        <w:t>Computers in Biology and Medicine</w:t>
      </w:r>
      <w:r w:rsidRPr="00897D18">
        <w:rPr>
          <w:rFonts w:cs="Times New Roman"/>
        </w:rPr>
        <w:t xml:space="preserve">, </w:t>
      </w:r>
      <w:r w:rsidRPr="00897D18">
        <w:rPr>
          <w:rFonts w:cs="Times New Roman"/>
          <w:i/>
          <w:iCs/>
        </w:rPr>
        <w:t>34</w:t>
      </w:r>
      <w:r w:rsidRPr="00897D18">
        <w:rPr>
          <w:rFonts w:cs="Times New Roman"/>
        </w:rPr>
        <w:t>(6), 523–537. https://doi.org/10.1016/S0010-4825(03)00092-1</w:t>
      </w:r>
    </w:p>
    <w:p w14:paraId="7D276B9C" w14:textId="77777777" w:rsidR="00897D18" w:rsidRPr="00897D18" w:rsidRDefault="00897D18" w:rsidP="00897D18">
      <w:pPr>
        <w:pStyle w:val="Bibliography"/>
        <w:rPr>
          <w:rFonts w:cs="Times New Roman"/>
        </w:rPr>
      </w:pPr>
      <w:r w:rsidRPr="00897D18">
        <w:rPr>
          <w:rFonts w:cs="Times New Roman"/>
        </w:rPr>
        <w:t xml:space="preserve">Karaca, K. (2012). Philosophical reflections on diagram models and diagrammatic representation. </w:t>
      </w:r>
      <w:r w:rsidRPr="00897D18">
        <w:rPr>
          <w:rFonts w:cs="Times New Roman"/>
          <w:i/>
          <w:iCs/>
        </w:rPr>
        <w:t>Journal of Experimental &amp; Theoretical Artificial Intelligence</w:t>
      </w:r>
      <w:r w:rsidRPr="00897D18">
        <w:rPr>
          <w:rFonts w:cs="Times New Roman"/>
        </w:rPr>
        <w:t xml:space="preserve">, </w:t>
      </w:r>
      <w:r w:rsidRPr="00897D18">
        <w:rPr>
          <w:rFonts w:cs="Times New Roman"/>
          <w:i/>
          <w:iCs/>
        </w:rPr>
        <w:t>24</w:t>
      </w:r>
      <w:r w:rsidRPr="00897D18">
        <w:rPr>
          <w:rFonts w:cs="Times New Roman"/>
        </w:rPr>
        <w:t>(3), 365–384. https://doi.org/10.1080/0952813X.2012.693665</w:t>
      </w:r>
    </w:p>
    <w:p w14:paraId="6C58481D" w14:textId="77777777" w:rsidR="00897D18" w:rsidRPr="00897D18" w:rsidRDefault="00897D18" w:rsidP="00897D18">
      <w:pPr>
        <w:pStyle w:val="Bibliography"/>
        <w:rPr>
          <w:rFonts w:cs="Times New Roman"/>
        </w:rPr>
      </w:pPr>
      <w:r w:rsidRPr="00897D18">
        <w:rPr>
          <w:rFonts w:cs="Times New Roman"/>
        </w:rPr>
        <w:t xml:space="preserve">Khan, S. I. (2012). </w:t>
      </w:r>
      <w:r w:rsidRPr="00897D18">
        <w:rPr>
          <w:rFonts w:cs="Times New Roman"/>
          <w:i/>
          <w:iCs/>
        </w:rPr>
        <w:t>Respiratory Sound Analysis for Identifying Lung Diseases: A Review</w:t>
      </w:r>
      <w:r w:rsidRPr="00897D18">
        <w:rPr>
          <w:rFonts w:cs="Times New Roman"/>
        </w:rPr>
        <w:t xml:space="preserve">. </w:t>
      </w:r>
      <w:r w:rsidRPr="00897D18">
        <w:rPr>
          <w:rFonts w:cs="Times New Roman"/>
          <w:i/>
          <w:iCs/>
        </w:rPr>
        <w:t>3</w:t>
      </w:r>
      <w:r w:rsidRPr="00897D18">
        <w:rPr>
          <w:rFonts w:cs="Times New Roman"/>
        </w:rPr>
        <w:t>(11), 6.</w:t>
      </w:r>
    </w:p>
    <w:p w14:paraId="11D377E6" w14:textId="77777777" w:rsidR="00897D18" w:rsidRPr="00897D18" w:rsidRDefault="00897D18" w:rsidP="00897D18">
      <w:pPr>
        <w:pStyle w:val="Bibliography"/>
        <w:rPr>
          <w:rFonts w:cs="Times New Roman"/>
        </w:rPr>
      </w:pPr>
      <w:r w:rsidRPr="00897D18">
        <w:rPr>
          <w:rFonts w:cs="Times New Roman"/>
        </w:rPr>
        <w:lastRenderedPageBreak/>
        <w:t xml:space="preserve">Kim, Y., Hyon, Y., Jung, S. S., Lee, S., Yoo, G., Chung, C., &amp; Ha, T. (2021). Respiratory sound classification for crackles, wheezes, and rhonchi in the clinical field using deep learning. </w:t>
      </w:r>
      <w:r w:rsidRPr="00897D18">
        <w:rPr>
          <w:rFonts w:cs="Times New Roman"/>
          <w:i/>
          <w:iCs/>
        </w:rPr>
        <w:t>Scientific Reports</w:t>
      </w:r>
      <w:r w:rsidRPr="00897D18">
        <w:rPr>
          <w:rFonts w:cs="Times New Roman"/>
        </w:rPr>
        <w:t xml:space="preserve">, </w:t>
      </w:r>
      <w:r w:rsidRPr="00897D18">
        <w:rPr>
          <w:rFonts w:cs="Times New Roman"/>
          <w:i/>
          <w:iCs/>
        </w:rPr>
        <w:t>11</w:t>
      </w:r>
      <w:r w:rsidRPr="00897D18">
        <w:rPr>
          <w:rFonts w:cs="Times New Roman"/>
        </w:rPr>
        <w:t>(1), 17186. https://doi.org/10.1038/s41598-021-96724-7</w:t>
      </w:r>
    </w:p>
    <w:p w14:paraId="78AB73AA" w14:textId="77777777" w:rsidR="00897D18" w:rsidRPr="00897D18" w:rsidRDefault="00897D18" w:rsidP="00897D18">
      <w:pPr>
        <w:pStyle w:val="Bibliography"/>
        <w:rPr>
          <w:rFonts w:cs="Times New Roman"/>
        </w:rPr>
      </w:pPr>
      <w:r w:rsidRPr="00897D18">
        <w:rPr>
          <w:rFonts w:cs="Times New Roman"/>
        </w:rPr>
        <w:t xml:space="preserve">Marques, A., Oliveira, A., &amp; Jacome, C. (2014). Computerized Adventitious Respiratory Sounds as Outcome Measures for Respiratory Therapy: A Systematic Review. </w:t>
      </w:r>
      <w:r w:rsidRPr="00897D18">
        <w:rPr>
          <w:rFonts w:cs="Times New Roman"/>
          <w:i/>
          <w:iCs/>
        </w:rPr>
        <w:t>Respiratory Care</w:t>
      </w:r>
      <w:r w:rsidRPr="00897D18">
        <w:rPr>
          <w:rFonts w:cs="Times New Roman"/>
        </w:rPr>
        <w:t xml:space="preserve">, </w:t>
      </w:r>
      <w:r w:rsidRPr="00897D18">
        <w:rPr>
          <w:rFonts w:cs="Times New Roman"/>
          <w:i/>
          <w:iCs/>
        </w:rPr>
        <w:t>59</w:t>
      </w:r>
      <w:r w:rsidRPr="00897D18">
        <w:rPr>
          <w:rFonts w:cs="Times New Roman"/>
        </w:rPr>
        <w:t>(5), 765–776. https://doi.org/10.4187/respcare.02765</w:t>
      </w:r>
    </w:p>
    <w:p w14:paraId="64813B0A" w14:textId="77777777" w:rsidR="00897D18" w:rsidRPr="00897D18" w:rsidRDefault="00897D18" w:rsidP="00897D18">
      <w:pPr>
        <w:pStyle w:val="Bibliography"/>
        <w:rPr>
          <w:rFonts w:cs="Times New Roman"/>
        </w:rPr>
      </w:pPr>
      <w:r w:rsidRPr="00897D18">
        <w:rPr>
          <w:rFonts w:cs="Times New Roman"/>
        </w:rPr>
        <w:t xml:space="preserve">Palaniappan, R., Sundaraj, K., &amp; Ahamed, N. U. (2013). Machine learning in lung sound analysis: A systematic review. </w:t>
      </w:r>
      <w:r w:rsidRPr="00897D18">
        <w:rPr>
          <w:rFonts w:cs="Times New Roman"/>
          <w:i/>
          <w:iCs/>
        </w:rPr>
        <w:t>Biocybernetics and Biomedical Engineering</w:t>
      </w:r>
      <w:r w:rsidRPr="00897D18">
        <w:rPr>
          <w:rFonts w:cs="Times New Roman"/>
        </w:rPr>
        <w:t xml:space="preserve">, </w:t>
      </w:r>
      <w:r w:rsidRPr="00897D18">
        <w:rPr>
          <w:rFonts w:cs="Times New Roman"/>
          <w:i/>
          <w:iCs/>
        </w:rPr>
        <w:t>33</w:t>
      </w:r>
      <w:r w:rsidRPr="00897D18">
        <w:rPr>
          <w:rFonts w:cs="Times New Roman"/>
        </w:rPr>
        <w:t>(3), 129–135. https://doi.org/10.1016/j.bbe.2013.07.001</w:t>
      </w:r>
    </w:p>
    <w:p w14:paraId="4CC2D941" w14:textId="77777777" w:rsidR="00897D18" w:rsidRPr="00897D18" w:rsidRDefault="00897D18" w:rsidP="00897D18">
      <w:pPr>
        <w:pStyle w:val="Bibliography"/>
        <w:rPr>
          <w:rFonts w:cs="Times New Roman"/>
        </w:rPr>
      </w:pPr>
      <w:r w:rsidRPr="00897D18">
        <w:rPr>
          <w:rFonts w:cs="Times New Roman"/>
        </w:rPr>
        <w:t xml:space="preserve">Perna, D., &amp; Tagarelli, A. (2019). Deep Auscultation: Predicting Respiratory Anomalies and Diseases via Recurrent Neural Networks. </w:t>
      </w:r>
      <w:r w:rsidRPr="00897D18">
        <w:rPr>
          <w:rFonts w:cs="Times New Roman"/>
          <w:i/>
          <w:iCs/>
        </w:rPr>
        <w:t>2019 IEEE 32nd International Symposium on Computer-Based Medical Systems (CBMS)</w:t>
      </w:r>
      <w:r w:rsidRPr="00897D18">
        <w:rPr>
          <w:rFonts w:cs="Times New Roman"/>
        </w:rPr>
        <w:t>, 50–55. https://doi.org/10.1109/CBMS.2019.00020</w:t>
      </w:r>
    </w:p>
    <w:p w14:paraId="6A157EA8" w14:textId="77777777" w:rsidR="00897D18" w:rsidRPr="00897D18" w:rsidRDefault="00897D18" w:rsidP="00897D18">
      <w:pPr>
        <w:pStyle w:val="Bibliography"/>
        <w:rPr>
          <w:rFonts w:cs="Times New Roman"/>
        </w:rPr>
      </w:pPr>
      <w:r w:rsidRPr="00897D18">
        <w:rPr>
          <w:rFonts w:cs="Times New Roman"/>
        </w:rPr>
        <w:t xml:space="preserve">Pramono, R. X. A., Bowyer, S., &amp; Rodriguez-Villegas, E. (2017). Automatic adventitious respiratory sound analysis: A systematic review. </w:t>
      </w:r>
      <w:r w:rsidRPr="00897D18">
        <w:rPr>
          <w:rFonts w:cs="Times New Roman"/>
          <w:i/>
          <w:iCs/>
        </w:rPr>
        <w:t>PLOS ONE</w:t>
      </w:r>
      <w:r w:rsidRPr="00897D18">
        <w:rPr>
          <w:rFonts w:cs="Times New Roman"/>
        </w:rPr>
        <w:t xml:space="preserve">, </w:t>
      </w:r>
      <w:r w:rsidRPr="00897D18">
        <w:rPr>
          <w:rFonts w:cs="Times New Roman"/>
          <w:i/>
          <w:iCs/>
        </w:rPr>
        <w:t>12</w:t>
      </w:r>
      <w:r w:rsidRPr="00897D18">
        <w:rPr>
          <w:rFonts w:cs="Times New Roman"/>
        </w:rPr>
        <w:t>(5), e0177926. https://doi.org/10.1371/journal.pone.0177926</w:t>
      </w:r>
    </w:p>
    <w:p w14:paraId="55A8F063" w14:textId="77777777" w:rsidR="00897D18" w:rsidRPr="00897D18" w:rsidRDefault="00897D18" w:rsidP="00897D18">
      <w:pPr>
        <w:pStyle w:val="Bibliography"/>
        <w:rPr>
          <w:rFonts w:cs="Times New Roman"/>
        </w:rPr>
      </w:pPr>
      <w:r w:rsidRPr="00897D18">
        <w:rPr>
          <w:rFonts w:cs="Times New Roman"/>
        </w:rPr>
        <w:t xml:space="preserve">Ramírez, J. C., &amp; Herrera, D. (2019). Prediction of diabetic patient readmission using machine learning. </w:t>
      </w:r>
      <w:r w:rsidRPr="00897D18">
        <w:rPr>
          <w:rFonts w:cs="Times New Roman"/>
          <w:i/>
          <w:iCs/>
        </w:rPr>
        <w:t>2019 IEEE Colombian Conference on Applications in Computational Intelligence (ColCACI)</w:t>
      </w:r>
      <w:r w:rsidRPr="00897D18">
        <w:rPr>
          <w:rFonts w:cs="Times New Roman"/>
        </w:rPr>
        <w:t>, 1–4. https://doi.org/10.1109/ColCACI.2019.8781796</w:t>
      </w:r>
    </w:p>
    <w:p w14:paraId="4D1ADB62" w14:textId="77777777" w:rsidR="00897D18" w:rsidRPr="00897D18" w:rsidRDefault="00897D18" w:rsidP="00897D18">
      <w:pPr>
        <w:pStyle w:val="Bibliography"/>
        <w:rPr>
          <w:rFonts w:cs="Times New Roman"/>
        </w:rPr>
      </w:pPr>
      <w:r w:rsidRPr="00897D18">
        <w:rPr>
          <w:rFonts w:cs="Times New Roman"/>
        </w:rPr>
        <w:t xml:space="preserve">Rocha, B. M., Filos, D., Mendes, L., Vogiatzis, I., Perantoni, E., Kaimakamis, E., Natsiavas, P., Oliveira, A., Jácome, C., Marques, A., Paiva, R. P., Chouvarda, I., Carvalho, P., &amp; Maglaveras, N. (2018). Α Respiratory Sound Database for the Development of Automated Classification. In N. Maglaveras, I. Chouvarda, &amp; P. de Carvalho (Eds.), </w:t>
      </w:r>
      <w:r w:rsidRPr="00897D18">
        <w:rPr>
          <w:rFonts w:cs="Times New Roman"/>
          <w:i/>
          <w:iCs/>
        </w:rPr>
        <w:lastRenderedPageBreak/>
        <w:t>Precision Medicine Powered by pHealth and Connected Health</w:t>
      </w:r>
      <w:r w:rsidRPr="00897D18">
        <w:rPr>
          <w:rFonts w:cs="Times New Roman"/>
        </w:rPr>
        <w:t xml:space="preserve"> (Vol. 66, pp. 33–37). Springer Singapore. https://doi.org/10.1007/978-981-10-7419-6_6</w:t>
      </w:r>
    </w:p>
    <w:p w14:paraId="1A5F1B24" w14:textId="77777777" w:rsidR="00897D18" w:rsidRPr="00897D18" w:rsidRDefault="00897D18" w:rsidP="00897D18">
      <w:pPr>
        <w:pStyle w:val="Bibliography"/>
        <w:rPr>
          <w:rFonts w:cs="Times New Roman"/>
        </w:rPr>
      </w:pPr>
      <w:r w:rsidRPr="00897D18">
        <w:rPr>
          <w:rFonts w:cs="Times New Roman"/>
        </w:rPr>
        <w:t xml:space="preserve">Rocha, B. M., Pessoa, D., Marques, A., Carvalho, P., &amp; Paiva, R. P. (2020). Automatic Classification of Adventitious Respiratory Sounds: A (Un)Solved Problem? </w:t>
      </w:r>
      <w:r w:rsidRPr="00897D18">
        <w:rPr>
          <w:rFonts w:cs="Times New Roman"/>
          <w:i/>
          <w:iCs/>
        </w:rPr>
        <w:t>Sensors</w:t>
      </w:r>
      <w:r w:rsidRPr="00897D18">
        <w:rPr>
          <w:rFonts w:cs="Times New Roman"/>
        </w:rPr>
        <w:t xml:space="preserve">, </w:t>
      </w:r>
      <w:r w:rsidRPr="00897D18">
        <w:rPr>
          <w:rFonts w:cs="Times New Roman"/>
          <w:i/>
          <w:iCs/>
        </w:rPr>
        <w:t>21</w:t>
      </w:r>
      <w:r w:rsidRPr="00897D18">
        <w:rPr>
          <w:rFonts w:cs="Times New Roman"/>
        </w:rPr>
        <w:t>(1), 57. https://doi.org/10.3390/s21010057</w:t>
      </w:r>
    </w:p>
    <w:p w14:paraId="4DA0F411" w14:textId="77777777" w:rsidR="00897D18" w:rsidRPr="00897D18" w:rsidRDefault="00897D18" w:rsidP="00897D18">
      <w:pPr>
        <w:pStyle w:val="Bibliography"/>
        <w:rPr>
          <w:rFonts w:cs="Times New Roman"/>
        </w:rPr>
      </w:pPr>
      <w:r w:rsidRPr="00897D18">
        <w:rPr>
          <w:rFonts w:cs="Times New Roman"/>
        </w:rPr>
        <w:t xml:space="preserve">Steinke, G. H., Al-Deen, M. S., &amp; LaBrie, R. C. (2017). </w:t>
      </w:r>
      <w:r w:rsidRPr="00897D18">
        <w:rPr>
          <w:rFonts w:cs="Times New Roman"/>
          <w:i/>
          <w:iCs/>
        </w:rPr>
        <w:t>Innovating Information System Development Methodologies with Design Thinking</w:t>
      </w:r>
      <w:r w:rsidRPr="00897D18">
        <w:rPr>
          <w:rFonts w:cs="Times New Roman"/>
        </w:rPr>
        <w:t>. 5.</w:t>
      </w:r>
    </w:p>
    <w:p w14:paraId="32C00EA9" w14:textId="77777777" w:rsidR="00897D18" w:rsidRPr="00897D18" w:rsidRDefault="00897D18" w:rsidP="00897D18">
      <w:pPr>
        <w:pStyle w:val="Bibliography"/>
        <w:rPr>
          <w:rFonts w:cs="Times New Roman"/>
        </w:rPr>
      </w:pPr>
      <w:r w:rsidRPr="00897D18">
        <w:rPr>
          <w:rFonts w:cs="Times New Roman"/>
        </w:rPr>
        <w:t xml:space="preserve">Tocchetto, M. A., Bazanella, A. S., Guimaraes, L., Fragoso, J. L., &amp; Parraga, A. (2014). An Embedded Classifier of Lung Sounds based on the Wavelet Packet Transform and ANN. </w:t>
      </w:r>
      <w:r w:rsidRPr="00897D18">
        <w:rPr>
          <w:rFonts w:cs="Times New Roman"/>
          <w:i/>
          <w:iCs/>
        </w:rPr>
        <w:t>IFAC Proceedings Volumes</w:t>
      </w:r>
      <w:r w:rsidRPr="00897D18">
        <w:rPr>
          <w:rFonts w:cs="Times New Roman"/>
        </w:rPr>
        <w:t xml:space="preserve">, </w:t>
      </w:r>
      <w:r w:rsidRPr="00897D18">
        <w:rPr>
          <w:rFonts w:cs="Times New Roman"/>
          <w:i/>
          <w:iCs/>
        </w:rPr>
        <w:t>47</w:t>
      </w:r>
      <w:r w:rsidRPr="00897D18">
        <w:rPr>
          <w:rFonts w:cs="Times New Roman"/>
        </w:rPr>
        <w:t>(3), 2975–2980. https://doi.org/10.3182/20140824-6-ZA-1003.01638</w:t>
      </w:r>
    </w:p>
    <w:p w14:paraId="1FDBE5AD" w14:textId="1987FA41" w:rsidR="007A32E2" w:rsidRDefault="007A32E2" w:rsidP="007A32E2">
      <w:r>
        <w:fldChar w:fldCharType="end"/>
      </w:r>
    </w:p>
    <w:p w14:paraId="4B08B9D6" w14:textId="77777777" w:rsidR="00500291" w:rsidRDefault="00500291">
      <w:pPr>
        <w:spacing w:line="259" w:lineRule="auto"/>
        <w:jc w:val="left"/>
      </w:pPr>
      <w:r>
        <w:br w:type="page"/>
      </w:r>
    </w:p>
    <w:p w14:paraId="276CA71F" w14:textId="7D489620" w:rsidR="00890F44" w:rsidRDefault="00500291" w:rsidP="00500291">
      <w:pPr>
        <w:pStyle w:val="Kevin"/>
      </w:pPr>
      <w:bookmarkStart w:id="64" w:name="_Toc108609363"/>
      <w:r>
        <w:lastRenderedPageBreak/>
        <w:t>Appendix</w:t>
      </w:r>
      <w:bookmarkEnd w:id="64"/>
    </w:p>
    <w:p w14:paraId="70146F11" w14:textId="17131E20" w:rsidR="00500291" w:rsidRDefault="00500291" w:rsidP="00500291">
      <w:pPr>
        <w:pStyle w:val="Subtopic"/>
      </w:pPr>
      <w:bookmarkStart w:id="65" w:name="_Toc108609364"/>
      <w:r>
        <w:t>Gantt Chart</w:t>
      </w:r>
      <w:bookmarkEnd w:id="65"/>
    </w:p>
    <w:p w14:paraId="24F7369D" w14:textId="77777777" w:rsidR="00F26D5C" w:rsidRDefault="00F26D5C" w:rsidP="00F26D5C">
      <w:pPr>
        <w:keepNext/>
      </w:pPr>
      <w:r>
        <w:rPr>
          <w:noProof/>
        </w:rPr>
        <w:drawing>
          <wp:inline distT="0" distB="0" distL="0" distR="0" wp14:anchorId="78394E8B" wp14:editId="0ED2ECE2">
            <wp:extent cx="6527273" cy="3291840"/>
            <wp:effectExtent l="0" t="0" r="698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527273" cy="3291840"/>
                    </a:xfrm>
                    <a:prstGeom prst="rect">
                      <a:avLst/>
                    </a:prstGeom>
                  </pic:spPr>
                </pic:pic>
              </a:graphicData>
            </a:graphic>
          </wp:inline>
        </w:drawing>
      </w:r>
    </w:p>
    <w:p w14:paraId="61A7AFE2" w14:textId="1B5CEF28" w:rsidR="00F26D5C" w:rsidRDefault="00F26D5C" w:rsidP="00F26D5C">
      <w:pPr>
        <w:jc w:val="center"/>
      </w:pPr>
      <w:r>
        <w:t xml:space="preserve">Appendix </w:t>
      </w:r>
      <w:fldSimple w:instr=" SEQ Appendix \* ARABIC ">
        <w:r w:rsidR="00CC7BDA">
          <w:rPr>
            <w:noProof/>
          </w:rPr>
          <w:t>1</w:t>
        </w:r>
      </w:fldSimple>
      <w:r>
        <w:t xml:space="preserve"> Gantt Chart</w:t>
      </w:r>
    </w:p>
    <w:sectPr w:rsidR="00F26D5C" w:rsidSect="00C15CCA">
      <w:footerReference w:type="default" r:id="rId13"/>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31E917" w14:textId="77777777" w:rsidR="002050C6" w:rsidRDefault="002050C6" w:rsidP="00195D35">
      <w:pPr>
        <w:spacing w:after="0" w:line="240" w:lineRule="auto"/>
      </w:pPr>
      <w:r>
        <w:separator/>
      </w:r>
    </w:p>
  </w:endnote>
  <w:endnote w:type="continuationSeparator" w:id="0">
    <w:p w14:paraId="4E2CB77A" w14:textId="77777777" w:rsidR="002050C6" w:rsidRDefault="002050C6" w:rsidP="00195D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AAF922" w14:textId="0DABF40C" w:rsidR="00195D35" w:rsidRDefault="00195D35">
    <w:pPr>
      <w:pStyle w:val="Footer"/>
      <w:jc w:val="center"/>
    </w:pPr>
  </w:p>
  <w:p w14:paraId="43267C3A" w14:textId="77777777" w:rsidR="00195D35" w:rsidRDefault="00195D3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6598485"/>
      <w:docPartObj>
        <w:docPartGallery w:val="Page Numbers (Bottom of Page)"/>
        <w:docPartUnique/>
      </w:docPartObj>
    </w:sdtPr>
    <w:sdtEndPr>
      <w:rPr>
        <w:noProof/>
      </w:rPr>
    </w:sdtEndPr>
    <w:sdtContent>
      <w:p w14:paraId="152656BB" w14:textId="77777777" w:rsidR="00C15CCA" w:rsidRDefault="00C15CC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AD9F2C3" w14:textId="77777777" w:rsidR="00C15CCA" w:rsidRDefault="00C15CC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2644395"/>
      <w:docPartObj>
        <w:docPartGallery w:val="Page Numbers (Bottom of Page)"/>
        <w:docPartUnique/>
      </w:docPartObj>
    </w:sdtPr>
    <w:sdtEndPr>
      <w:rPr>
        <w:noProof/>
      </w:rPr>
    </w:sdtEndPr>
    <w:sdtContent>
      <w:p w14:paraId="3D8414B7" w14:textId="77777777" w:rsidR="00C15CCA" w:rsidRDefault="00C15CC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F1B976F" w14:textId="77777777" w:rsidR="00C15CCA" w:rsidRDefault="00C15C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E58E50" w14:textId="77777777" w:rsidR="002050C6" w:rsidRDefault="002050C6" w:rsidP="00195D35">
      <w:pPr>
        <w:spacing w:after="0" w:line="240" w:lineRule="auto"/>
      </w:pPr>
      <w:r>
        <w:separator/>
      </w:r>
    </w:p>
  </w:footnote>
  <w:footnote w:type="continuationSeparator" w:id="0">
    <w:p w14:paraId="17E41B71" w14:textId="77777777" w:rsidR="002050C6" w:rsidRDefault="002050C6" w:rsidP="00195D3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62216"/>
    <w:multiLevelType w:val="hybridMultilevel"/>
    <w:tmpl w:val="F998D08C"/>
    <w:lvl w:ilvl="0" w:tplc="92E043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B5041D"/>
    <w:multiLevelType w:val="hybridMultilevel"/>
    <w:tmpl w:val="197853A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E2E0AC5"/>
    <w:multiLevelType w:val="multilevel"/>
    <w:tmpl w:val="8596611C"/>
    <w:lvl w:ilvl="0">
      <w:start w:val="1"/>
      <w:numFmt w:val="decimal"/>
      <w:pStyle w:val="Heading1"/>
      <w:lvlText w:val="Chapter %1:"/>
      <w:lvlJc w:val="lef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657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24A32C1B"/>
    <w:multiLevelType w:val="hybridMultilevel"/>
    <w:tmpl w:val="A0544F76"/>
    <w:lvl w:ilvl="0" w:tplc="B6C65F5E">
      <w:start w:val="1"/>
      <w:numFmt w:val="decimal"/>
      <w:pStyle w:val="Subtopic"/>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1822C5"/>
    <w:multiLevelType w:val="hybridMultilevel"/>
    <w:tmpl w:val="D196E758"/>
    <w:lvl w:ilvl="0" w:tplc="CE44B40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3F927FD0"/>
    <w:multiLevelType w:val="multilevel"/>
    <w:tmpl w:val="CAC6CA1E"/>
    <w:lvl w:ilvl="0">
      <w:start w:val="1"/>
      <w:numFmt w:val="decimal"/>
      <w:lvlText w:val="%1"/>
      <w:lvlJc w:val="left"/>
      <w:pPr>
        <w:ind w:left="432" w:hanging="432"/>
      </w:pPr>
      <w:rPr>
        <w:rFonts w:hint="default"/>
      </w:rPr>
    </w:lvl>
    <w:lvl w:ilvl="1">
      <w:start w:val="1"/>
      <w:numFmt w:val="decimal"/>
      <w:suff w:val="space"/>
      <w:lvlText w:val="%1.%2"/>
      <w:lvlJc w:val="left"/>
      <w:pPr>
        <w:ind w:left="576" w:hanging="576"/>
      </w:pPr>
      <w:rPr>
        <w:rFonts w:hint="default"/>
      </w:rPr>
    </w:lvl>
    <w:lvl w:ilvl="2">
      <w:start w:val="1"/>
      <w:numFmt w:val="decimal"/>
      <w:suff w:val="space"/>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40F2472D"/>
    <w:multiLevelType w:val="hybridMultilevel"/>
    <w:tmpl w:val="4F862912"/>
    <w:lvl w:ilvl="0" w:tplc="16CE4B12">
      <w:start w:val="1"/>
      <w:numFmt w:val="low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CCA28C9"/>
    <w:multiLevelType w:val="hybridMultilevel"/>
    <w:tmpl w:val="E6DC176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C9B7F48"/>
    <w:multiLevelType w:val="hybridMultilevel"/>
    <w:tmpl w:val="4796C0F6"/>
    <w:lvl w:ilvl="0" w:tplc="2EE2F5F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59E3A5F"/>
    <w:multiLevelType w:val="hybridMultilevel"/>
    <w:tmpl w:val="2A3CAB42"/>
    <w:lvl w:ilvl="0" w:tplc="86063EB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6AD12F5F"/>
    <w:multiLevelType w:val="hybridMultilevel"/>
    <w:tmpl w:val="2EB8D0A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14408BE"/>
    <w:multiLevelType w:val="hybridMultilevel"/>
    <w:tmpl w:val="8FBA778C"/>
    <w:lvl w:ilvl="0" w:tplc="EC46E70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DE503BF"/>
    <w:multiLevelType w:val="hybridMultilevel"/>
    <w:tmpl w:val="BC603422"/>
    <w:lvl w:ilvl="0" w:tplc="6D84BB5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28687289">
    <w:abstractNumId w:val="5"/>
  </w:num>
  <w:num w:numId="2" w16cid:durableId="1393235064">
    <w:abstractNumId w:val="2"/>
  </w:num>
  <w:num w:numId="3" w16cid:durableId="1634403347">
    <w:abstractNumId w:val="1"/>
  </w:num>
  <w:num w:numId="4" w16cid:durableId="1750078229">
    <w:abstractNumId w:val="7"/>
  </w:num>
  <w:num w:numId="5" w16cid:durableId="2130932482">
    <w:abstractNumId w:val="10"/>
  </w:num>
  <w:num w:numId="6" w16cid:durableId="614795804">
    <w:abstractNumId w:val="6"/>
  </w:num>
  <w:num w:numId="7" w16cid:durableId="2086879099">
    <w:abstractNumId w:val="3"/>
  </w:num>
  <w:num w:numId="8" w16cid:durableId="637028720">
    <w:abstractNumId w:val="8"/>
  </w:num>
  <w:num w:numId="9" w16cid:durableId="21706783">
    <w:abstractNumId w:val="12"/>
  </w:num>
  <w:num w:numId="10" w16cid:durableId="1612937303">
    <w:abstractNumId w:val="11"/>
  </w:num>
  <w:num w:numId="11" w16cid:durableId="343165552">
    <w:abstractNumId w:val="4"/>
  </w:num>
  <w:num w:numId="12" w16cid:durableId="1036462514">
    <w:abstractNumId w:val="0"/>
  </w:num>
  <w:num w:numId="13" w16cid:durableId="38452290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5D35"/>
    <w:rsid w:val="00000346"/>
    <w:rsid w:val="00003A21"/>
    <w:rsid w:val="00010B63"/>
    <w:rsid w:val="000144E6"/>
    <w:rsid w:val="000156C3"/>
    <w:rsid w:val="000250C6"/>
    <w:rsid w:val="00035884"/>
    <w:rsid w:val="0004147B"/>
    <w:rsid w:val="00056F1C"/>
    <w:rsid w:val="00063481"/>
    <w:rsid w:val="00067EAB"/>
    <w:rsid w:val="000720D5"/>
    <w:rsid w:val="00072E96"/>
    <w:rsid w:val="00072F7B"/>
    <w:rsid w:val="000743C7"/>
    <w:rsid w:val="0009019C"/>
    <w:rsid w:val="00090A51"/>
    <w:rsid w:val="00091745"/>
    <w:rsid w:val="000A0E42"/>
    <w:rsid w:val="000B1A45"/>
    <w:rsid w:val="000B4340"/>
    <w:rsid w:val="000B7FC1"/>
    <w:rsid w:val="000D5F1D"/>
    <w:rsid w:val="000E3B24"/>
    <w:rsid w:val="000E7DCF"/>
    <w:rsid w:val="000F35B5"/>
    <w:rsid w:val="000F4833"/>
    <w:rsid w:val="00103204"/>
    <w:rsid w:val="001111AF"/>
    <w:rsid w:val="00114D25"/>
    <w:rsid w:val="00114D2E"/>
    <w:rsid w:val="00120B86"/>
    <w:rsid w:val="00125FC0"/>
    <w:rsid w:val="00132DC8"/>
    <w:rsid w:val="0013426F"/>
    <w:rsid w:val="001364A3"/>
    <w:rsid w:val="001411EC"/>
    <w:rsid w:val="0014249B"/>
    <w:rsid w:val="0014768C"/>
    <w:rsid w:val="00162003"/>
    <w:rsid w:val="00172BAD"/>
    <w:rsid w:val="00195D35"/>
    <w:rsid w:val="00196511"/>
    <w:rsid w:val="001A0DC3"/>
    <w:rsid w:val="001A6E25"/>
    <w:rsid w:val="001B1D04"/>
    <w:rsid w:val="001D1240"/>
    <w:rsid w:val="001D13DD"/>
    <w:rsid w:val="001D1FE7"/>
    <w:rsid w:val="001D3310"/>
    <w:rsid w:val="001E1CC1"/>
    <w:rsid w:val="001E7BCA"/>
    <w:rsid w:val="001F19F2"/>
    <w:rsid w:val="001F1F9C"/>
    <w:rsid w:val="001F6725"/>
    <w:rsid w:val="00201F0D"/>
    <w:rsid w:val="00202ADF"/>
    <w:rsid w:val="002050C6"/>
    <w:rsid w:val="00206EA2"/>
    <w:rsid w:val="00217351"/>
    <w:rsid w:val="00220FA1"/>
    <w:rsid w:val="00231C21"/>
    <w:rsid w:val="002341AB"/>
    <w:rsid w:val="00234A73"/>
    <w:rsid w:val="002469FD"/>
    <w:rsid w:val="00260479"/>
    <w:rsid w:val="0027057C"/>
    <w:rsid w:val="00286747"/>
    <w:rsid w:val="00297D9D"/>
    <w:rsid w:val="002A20A8"/>
    <w:rsid w:val="002A5467"/>
    <w:rsid w:val="002A7B23"/>
    <w:rsid w:val="002B42F8"/>
    <w:rsid w:val="002C7269"/>
    <w:rsid w:val="002E341D"/>
    <w:rsid w:val="002E6490"/>
    <w:rsid w:val="002F7242"/>
    <w:rsid w:val="002F7EA2"/>
    <w:rsid w:val="00303552"/>
    <w:rsid w:val="00312438"/>
    <w:rsid w:val="0031335F"/>
    <w:rsid w:val="003270DA"/>
    <w:rsid w:val="003342EB"/>
    <w:rsid w:val="00336299"/>
    <w:rsid w:val="00340F59"/>
    <w:rsid w:val="00342667"/>
    <w:rsid w:val="00355B9B"/>
    <w:rsid w:val="003609C4"/>
    <w:rsid w:val="00366FD5"/>
    <w:rsid w:val="00370DA2"/>
    <w:rsid w:val="003A4DCA"/>
    <w:rsid w:val="003B3101"/>
    <w:rsid w:val="003C0571"/>
    <w:rsid w:val="003C1E5F"/>
    <w:rsid w:val="003C3F82"/>
    <w:rsid w:val="003C457D"/>
    <w:rsid w:val="003C5984"/>
    <w:rsid w:val="003D47D1"/>
    <w:rsid w:val="003D751B"/>
    <w:rsid w:val="003E4151"/>
    <w:rsid w:val="003F0B51"/>
    <w:rsid w:val="003F76C9"/>
    <w:rsid w:val="00413D0B"/>
    <w:rsid w:val="00414497"/>
    <w:rsid w:val="004303DD"/>
    <w:rsid w:val="0043171A"/>
    <w:rsid w:val="004327D7"/>
    <w:rsid w:val="0044468C"/>
    <w:rsid w:val="00460AA2"/>
    <w:rsid w:val="00461461"/>
    <w:rsid w:val="00462F52"/>
    <w:rsid w:val="00477270"/>
    <w:rsid w:val="00481C33"/>
    <w:rsid w:val="0048259D"/>
    <w:rsid w:val="004857A0"/>
    <w:rsid w:val="0049536F"/>
    <w:rsid w:val="00496C4F"/>
    <w:rsid w:val="00497179"/>
    <w:rsid w:val="004974B6"/>
    <w:rsid w:val="004A3F50"/>
    <w:rsid w:val="004A4F2F"/>
    <w:rsid w:val="004A5E78"/>
    <w:rsid w:val="004A7AD0"/>
    <w:rsid w:val="004C01A1"/>
    <w:rsid w:val="004C0E1D"/>
    <w:rsid w:val="004D0EBC"/>
    <w:rsid w:val="004D7D91"/>
    <w:rsid w:val="004E4303"/>
    <w:rsid w:val="004E621D"/>
    <w:rsid w:val="004E7FE6"/>
    <w:rsid w:val="004F670B"/>
    <w:rsid w:val="00500291"/>
    <w:rsid w:val="00501156"/>
    <w:rsid w:val="005120B4"/>
    <w:rsid w:val="00513EA1"/>
    <w:rsid w:val="00521B91"/>
    <w:rsid w:val="005233D4"/>
    <w:rsid w:val="005451A7"/>
    <w:rsid w:val="005611E1"/>
    <w:rsid w:val="005631AB"/>
    <w:rsid w:val="005941E6"/>
    <w:rsid w:val="00597076"/>
    <w:rsid w:val="005975F4"/>
    <w:rsid w:val="005A1088"/>
    <w:rsid w:val="005B0E50"/>
    <w:rsid w:val="005B5DEF"/>
    <w:rsid w:val="005D3137"/>
    <w:rsid w:val="005D3513"/>
    <w:rsid w:val="005D3A31"/>
    <w:rsid w:val="005D65F7"/>
    <w:rsid w:val="005F249A"/>
    <w:rsid w:val="005F2A33"/>
    <w:rsid w:val="00605C83"/>
    <w:rsid w:val="00605EDF"/>
    <w:rsid w:val="00611DFE"/>
    <w:rsid w:val="006144E2"/>
    <w:rsid w:val="00620CB2"/>
    <w:rsid w:val="00630324"/>
    <w:rsid w:val="006328F7"/>
    <w:rsid w:val="006337F7"/>
    <w:rsid w:val="0064045C"/>
    <w:rsid w:val="00642754"/>
    <w:rsid w:val="0064427B"/>
    <w:rsid w:val="00646772"/>
    <w:rsid w:val="0066298B"/>
    <w:rsid w:val="006705C0"/>
    <w:rsid w:val="00686257"/>
    <w:rsid w:val="00686AED"/>
    <w:rsid w:val="006931B1"/>
    <w:rsid w:val="00695EFC"/>
    <w:rsid w:val="006A273C"/>
    <w:rsid w:val="006A77CC"/>
    <w:rsid w:val="006B3746"/>
    <w:rsid w:val="006D1881"/>
    <w:rsid w:val="006E2356"/>
    <w:rsid w:val="006E2C09"/>
    <w:rsid w:val="006E2DF3"/>
    <w:rsid w:val="006F0C95"/>
    <w:rsid w:val="006F4F83"/>
    <w:rsid w:val="006F64F5"/>
    <w:rsid w:val="00701729"/>
    <w:rsid w:val="00701DC7"/>
    <w:rsid w:val="00713011"/>
    <w:rsid w:val="00725DF5"/>
    <w:rsid w:val="00740A7D"/>
    <w:rsid w:val="00745A17"/>
    <w:rsid w:val="00746D7C"/>
    <w:rsid w:val="00753E0E"/>
    <w:rsid w:val="00754624"/>
    <w:rsid w:val="00764F6B"/>
    <w:rsid w:val="007679C3"/>
    <w:rsid w:val="007725FE"/>
    <w:rsid w:val="007833C7"/>
    <w:rsid w:val="007A0EB8"/>
    <w:rsid w:val="007A32E2"/>
    <w:rsid w:val="007B4326"/>
    <w:rsid w:val="007D2E5A"/>
    <w:rsid w:val="007D5357"/>
    <w:rsid w:val="007D681C"/>
    <w:rsid w:val="007E0215"/>
    <w:rsid w:val="007E1243"/>
    <w:rsid w:val="007E203F"/>
    <w:rsid w:val="007F34E5"/>
    <w:rsid w:val="00800D65"/>
    <w:rsid w:val="008037FE"/>
    <w:rsid w:val="00804A3E"/>
    <w:rsid w:val="00815C1C"/>
    <w:rsid w:val="00817221"/>
    <w:rsid w:val="00825E88"/>
    <w:rsid w:val="00832FB3"/>
    <w:rsid w:val="0083600C"/>
    <w:rsid w:val="0084764B"/>
    <w:rsid w:val="0085300B"/>
    <w:rsid w:val="00854BDD"/>
    <w:rsid w:val="00857E87"/>
    <w:rsid w:val="00857F51"/>
    <w:rsid w:val="00863875"/>
    <w:rsid w:val="0087140C"/>
    <w:rsid w:val="00872905"/>
    <w:rsid w:val="008743A7"/>
    <w:rsid w:val="00874718"/>
    <w:rsid w:val="00875E8C"/>
    <w:rsid w:val="00880B3C"/>
    <w:rsid w:val="00885F7F"/>
    <w:rsid w:val="00890F44"/>
    <w:rsid w:val="00897D18"/>
    <w:rsid w:val="008A436C"/>
    <w:rsid w:val="008B2AEC"/>
    <w:rsid w:val="008B4040"/>
    <w:rsid w:val="008B6356"/>
    <w:rsid w:val="008C0D5B"/>
    <w:rsid w:val="008C359E"/>
    <w:rsid w:val="008D106E"/>
    <w:rsid w:val="008D21F5"/>
    <w:rsid w:val="008D702C"/>
    <w:rsid w:val="008E5352"/>
    <w:rsid w:val="008F434A"/>
    <w:rsid w:val="00901314"/>
    <w:rsid w:val="00905E85"/>
    <w:rsid w:val="00916BE3"/>
    <w:rsid w:val="00916FD7"/>
    <w:rsid w:val="009215BA"/>
    <w:rsid w:val="00923B20"/>
    <w:rsid w:val="00930235"/>
    <w:rsid w:val="0094160C"/>
    <w:rsid w:val="00943978"/>
    <w:rsid w:val="00955FAB"/>
    <w:rsid w:val="00962DC2"/>
    <w:rsid w:val="00963DA9"/>
    <w:rsid w:val="00963FE1"/>
    <w:rsid w:val="00971700"/>
    <w:rsid w:val="00974158"/>
    <w:rsid w:val="0098452C"/>
    <w:rsid w:val="00984921"/>
    <w:rsid w:val="00993ACD"/>
    <w:rsid w:val="009948CB"/>
    <w:rsid w:val="009A0137"/>
    <w:rsid w:val="009A5F2F"/>
    <w:rsid w:val="009A7F15"/>
    <w:rsid w:val="009B144F"/>
    <w:rsid w:val="009C4554"/>
    <w:rsid w:val="009C5AF1"/>
    <w:rsid w:val="009D11F5"/>
    <w:rsid w:val="009D73EE"/>
    <w:rsid w:val="009D784E"/>
    <w:rsid w:val="009E0092"/>
    <w:rsid w:val="009E5634"/>
    <w:rsid w:val="009E5B2F"/>
    <w:rsid w:val="009F4AC3"/>
    <w:rsid w:val="009F7703"/>
    <w:rsid w:val="00A03E9E"/>
    <w:rsid w:val="00A06045"/>
    <w:rsid w:val="00A070FD"/>
    <w:rsid w:val="00A16937"/>
    <w:rsid w:val="00A31863"/>
    <w:rsid w:val="00A3621D"/>
    <w:rsid w:val="00A37C83"/>
    <w:rsid w:val="00A40F51"/>
    <w:rsid w:val="00A41DCB"/>
    <w:rsid w:val="00A553A5"/>
    <w:rsid w:val="00A72745"/>
    <w:rsid w:val="00A77056"/>
    <w:rsid w:val="00A80856"/>
    <w:rsid w:val="00A83904"/>
    <w:rsid w:val="00A90AB9"/>
    <w:rsid w:val="00A92BBD"/>
    <w:rsid w:val="00A933A6"/>
    <w:rsid w:val="00A934A5"/>
    <w:rsid w:val="00A934E8"/>
    <w:rsid w:val="00AA3C3A"/>
    <w:rsid w:val="00AB05BA"/>
    <w:rsid w:val="00AB284D"/>
    <w:rsid w:val="00AC1824"/>
    <w:rsid w:val="00AC49AF"/>
    <w:rsid w:val="00AD43DC"/>
    <w:rsid w:val="00AF02AC"/>
    <w:rsid w:val="00AF37AA"/>
    <w:rsid w:val="00B1444D"/>
    <w:rsid w:val="00B14BD8"/>
    <w:rsid w:val="00B17E41"/>
    <w:rsid w:val="00B22CF9"/>
    <w:rsid w:val="00B33C25"/>
    <w:rsid w:val="00B34094"/>
    <w:rsid w:val="00B40AC5"/>
    <w:rsid w:val="00B41856"/>
    <w:rsid w:val="00B42437"/>
    <w:rsid w:val="00B56E72"/>
    <w:rsid w:val="00B60893"/>
    <w:rsid w:val="00B61CC9"/>
    <w:rsid w:val="00B6387E"/>
    <w:rsid w:val="00B679A4"/>
    <w:rsid w:val="00B70751"/>
    <w:rsid w:val="00B71534"/>
    <w:rsid w:val="00B75236"/>
    <w:rsid w:val="00B859B7"/>
    <w:rsid w:val="00B90FDB"/>
    <w:rsid w:val="00B93140"/>
    <w:rsid w:val="00BA0D4C"/>
    <w:rsid w:val="00BA6730"/>
    <w:rsid w:val="00BA6FBB"/>
    <w:rsid w:val="00BA7448"/>
    <w:rsid w:val="00BB02C1"/>
    <w:rsid w:val="00BB3C2C"/>
    <w:rsid w:val="00BB3CFF"/>
    <w:rsid w:val="00BB591F"/>
    <w:rsid w:val="00BC153A"/>
    <w:rsid w:val="00BC54DE"/>
    <w:rsid w:val="00BD1268"/>
    <w:rsid w:val="00BD6A91"/>
    <w:rsid w:val="00BD7099"/>
    <w:rsid w:val="00C01D6B"/>
    <w:rsid w:val="00C06F5F"/>
    <w:rsid w:val="00C10404"/>
    <w:rsid w:val="00C14B8B"/>
    <w:rsid w:val="00C15CCA"/>
    <w:rsid w:val="00C22D96"/>
    <w:rsid w:val="00C27754"/>
    <w:rsid w:val="00C31919"/>
    <w:rsid w:val="00C34418"/>
    <w:rsid w:val="00C350E2"/>
    <w:rsid w:val="00C369DE"/>
    <w:rsid w:val="00C36FA0"/>
    <w:rsid w:val="00C405F0"/>
    <w:rsid w:val="00C51635"/>
    <w:rsid w:val="00C66DD6"/>
    <w:rsid w:val="00C76859"/>
    <w:rsid w:val="00C82FC9"/>
    <w:rsid w:val="00C838FA"/>
    <w:rsid w:val="00C86D93"/>
    <w:rsid w:val="00C87FBB"/>
    <w:rsid w:val="00C90462"/>
    <w:rsid w:val="00CC3176"/>
    <w:rsid w:val="00CC4054"/>
    <w:rsid w:val="00CC7135"/>
    <w:rsid w:val="00CC7BDA"/>
    <w:rsid w:val="00CD6086"/>
    <w:rsid w:val="00CD6B8B"/>
    <w:rsid w:val="00CE0F5B"/>
    <w:rsid w:val="00CF5E69"/>
    <w:rsid w:val="00CF713A"/>
    <w:rsid w:val="00D037D4"/>
    <w:rsid w:val="00D376B3"/>
    <w:rsid w:val="00D52BAC"/>
    <w:rsid w:val="00D64702"/>
    <w:rsid w:val="00D66D42"/>
    <w:rsid w:val="00D72827"/>
    <w:rsid w:val="00D72CC1"/>
    <w:rsid w:val="00D83B01"/>
    <w:rsid w:val="00DA5121"/>
    <w:rsid w:val="00DA6745"/>
    <w:rsid w:val="00DB04CF"/>
    <w:rsid w:val="00DD0D9C"/>
    <w:rsid w:val="00DD3D00"/>
    <w:rsid w:val="00DD6691"/>
    <w:rsid w:val="00DD687D"/>
    <w:rsid w:val="00DE3FA7"/>
    <w:rsid w:val="00DF4676"/>
    <w:rsid w:val="00E07557"/>
    <w:rsid w:val="00E16239"/>
    <w:rsid w:val="00E16EC4"/>
    <w:rsid w:val="00E1798F"/>
    <w:rsid w:val="00E311E0"/>
    <w:rsid w:val="00E3488E"/>
    <w:rsid w:val="00E41DBF"/>
    <w:rsid w:val="00E46B8D"/>
    <w:rsid w:val="00E55217"/>
    <w:rsid w:val="00E60FC4"/>
    <w:rsid w:val="00E71381"/>
    <w:rsid w:val="00E7311B"/>
    <w:rsid w:val="00E73DAC"/>
    <w:rsid w:val="00E75F77"/>
    <w:rsid w:val="00E83224"/>
    <w:rsid w:val="00E86E1B"/>
    <w:rsid w:val="00E94FC2"/>
    <w:rsid w:val="00E95820"/>
    <w:rsid w:val="00EA146F"/>
    <w:rsid w:val="00EA1FEA"/>
    <w:rsid w:val="00EA4C09"/>
    <w:rsid w:val="00ED3169"/>
    <w:rsid w:val="00EF77FC"/>
    <w:rsid w:val="00F058B5"/>
    <w:rsid w:val="00F13DB2"/>
    <w:rsid w:val="00F16E37"/>
    <w:rsid w:val="00F204F4"/>
    <w:rsid w:val="00F2433A"/>
    <w:rsid w:val="00F26ACF"/>
    <w:rsid w:val="00F26D5C"/>
    <w:rsid w:val="00F32F89"/>
    <w:rsid w:val="00F33987"/>
    <w:rsid w:val="00F340C1"/>
    <w:rsid w:val="00F45687"/>
    <w:rsid w:val="00F467B3"/>
    <w:rsid w:val="00F51248"/>
    <w:rsid w:val="00F54296"/>
    <w:rsid w:val="00F5475D"/>
    <w:rsid w:val="00F55B6D"/>
    <w:rsid w:val="00F64BDE"/>
    <w:rsid w:val="00F66005"/>
    <w:rsid w:val="00F66825"/>
    <w:rsid w:val="00F7210E"/>
    <w:rsid w:val="00F75184"/>
    <w:rsid w:val="00F770C1"/>
    <w:rsid w:val="00F81148"/>
    <w:rsid w:val="00F8230F"/>
    <w:rsid w:val="00F9390B"/>
    <w:rsid w:val="00F95697"/>
    <w:rsid w:val="00F95893"/>
    <w:rsid w:val="00FB6874"/>
    <w:rsid w:val="00FC1777"/>
    <w:rsid w:val="00FC19DC"/>
    <w:rsid w:val="00FC4BB6"/>
    <w:rsid w:val="00FD22FA"/>
    <w:rsid w:val="00FD7D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6AAAF0"/>
  <w15:chartTrackingRefBased/>
  <w15:docId w15:val="{E57C8071-1BAC-4F9F-8E19-C7AAA3CF3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35B5"/>
    <w:pPr>
      <w:spacing w:line="36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C27754"/>
    <w:pPr>
      <w:keepNext/>
      <w:keepLines/>
      <w:numPr>
        <w:numId w:val="2"/>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0156C3"/>
    <w:pPr>
      <w:keepNext/>
      <w:keepLines/>
      <w:numPr>
        <w:ilvl w:val="1"/>
        <w:numId w:val="2"/>
      </w:numPr>
      <w:spacing w:before="40" w:after="0"/>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F95893"/>
    <w:pPr>
      <w:keepNext/>
      <w:keepLines/>
      <w:numPr>
        <w:ilvl w:val="2"/>
        <w:numId w:val="2"/>
      </w:numPr>
      <w:spacing w:before="40" w:after="0"/>
      <w:ind w:left="1440"/>
      <w:outlineLvl w:val="2"/>
    </w:pPr>
    <w:rPr>
      <w:rFonts w:eastAsiaTheme="majorEastAsia" w:cstheme="majorBidi"/>
      <w:b/>
      <w:szCs w:val="24"/>
    </w:rPr>
  </w:style>
  <w:style w:type="paragraph" w:styleId="Heading4">
    <w:name w:val="heading 4"/>
    <w:basedOn w:val="Heading3"/>
    <w:next w:val="Normal"/>
    <w:link w:val="Heading4Char"/>
    <w:uiPriority w:val="9"/>
    <w:unhideWhenUsed/>
    <w:qFormat/>
    <w:rsid w:val="00A92BBD"/>
    <w:pPr>
      <w:numPr>
        <w:ilvl w:val="3"/>
      </w:numPr>
      <w:outlineLvl w:val="3"/>
    </w:pPr>
    <w:rPr>
      <w:iCs/>
    </w:rPr>
  </w:style>
  <w:style w:type="paragraph" w:styleId="Heading5">
    <w:name w:val="heading 5"/>
    <w:basedOn w:val="Normal"/>
    <w:next w:val="Normal"/>
    <w:link w:val="Heading5Char"/>
    <w:uiPriority w:val="9"/>
    <w:semiHidden/>
    <w:unhideWhenUsed/>
    <w:qFormat/>
    <w:rsid w:val="00C27754"/>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27754"/>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27754"/>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27754"/>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27754"/>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95D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5D35"/>
  </w:style>
  <w:style w:type="paragraph" w:styleId="Footer">
    <w:name w:val="footer"/>
    <w:basedOn w:val="Normal"/>
    <w:link w:val="FooterChar"/>
    <w:uiPriority w:val="99"/>
    <w:unhideWhenUsed/>
    <w:rsid w:val="00195D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5D35"/>
  </w:style>
  <w:style w:type="character" w:customStyle="1" w:styleId="Heading1Char">
    <w:name w:val="Heading 1 Char"/>
    <w:basedOn w:val="DefaultParagraphFont"/>
    <w:link w:val="Heading1"/>
    <w:uiPriority w:val="9"/>
    <w:rsid w:val="00C27754"/>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0156C3"/>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F95893"/>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A92BBD"/>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9"/>
    <w:semiHidden/>
    <w:rsid w:val="00C27754"/>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C27754"/>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C27754"/>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C2775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27754"/>
    <w:rPr>
      <w:rFonts w:asciiTheme="majorHAnsi" w:eastAsiaTheme="majorEastAsia" w:hAnsiTheme="majorHAnsi" w:cstheme="majorBidi"/>
      <w:i/>
      <w:iCs/>
      <w:color w:val="272727" w:themeColor="text1" w:themeTint="D8"/>
      <w:sz w:val="21"/>
      <w:szCs w:val="21"/>
    </w:rPr>
  </w:style>
  <w:style w:type="paragraph" w:customStyle="1" w:styleId="Kevin">
    <w:name w:val="Kevin"/>
    <w:basedOn w:val="Heading1"/>
    <w:link w:val="KevinChar"/>
    <w:autoRedefine/>
    <w:qFormat/>
    <w:rsid w:val="00A72745"/>
    <w:pPr>
      <w:numPr>
        <w:numId w:val="0"/>
      </w:numPr>
    </w:pPr>
  </w:style>
  <w:style w:type="paragraph" w:styleId="TOCHeading">
    <w:name w:val="TOC Heading"/>
    <w:basedOn w:val="Heading1"/>
    <w:next w:val="Normal"/>
    <w:uiPriority w:val="39"/>
    <w:unhideWhenUsed/>
    <w:qFormat/>
    <w:rsid w:val="00923B20"/>
    <w:pPr>
      <w:numPr>
        <w:numId w:val="0"/>
      </w:numPr>
      <w:spacing w:line="259" w:lineRule="auto"/>
      <w:jc w:val="left"/>
      <w:outlineLvl w:val="9"/>
    </w:pPr>
    <w:rPr>
      <w:rFonts w:asciiTheme="majorHAnsi" w:hAnsiTheme="majorHAnsi"/>
      <w:b w:val="0"/>
      <w:color w:val="2F5496" w:themeColor="accent1" w:themeShade="BF"/>
      <w:sz w:val="32"/>
    </w:rPr>
  </w:style>
  <w:style w:type="character" w:customStyle="1" w:styleId="KevinChar">
    <w:name w:val="Kevin Char"/>
    <w:basedOn w:val="DefaultParagraphFont"/>
    <w:link w:val="Kevin"/>
    <w:rsid w:val="00A72745"/>
    <w:rPr>
      <w:rFonts w:ascii="Times New Roman" w:eastAsiaTheme="majorEastAsia" w:hAnsi="Times New Roman" w:cstheme="majorBidi"/>
      <w:b/>
      <w:sz w:val="24"/>
      <w:szCs w:val="32"/>
      <w:lang w:val="en-US"/>
    </w:rPr>
  </w:style>
  <w:style w:type="paragraph" w:styleId="TOC1">
    <w:name w:val="toc 1"/>
    <w:basedOn w:val="Normal"/>
    <w:next w:val="Normal"/>
    <w:autoRedefine/>
    <w:uiPriority w:val="39"/>
    <w:unhideWhenUsed/>
    <w:rsid w:val="00923B20"/>
    <w:pPr>
      <w:spacing w:after="100"/>
    </w:pPr>
  </w:style>
  <w:style w:type="paragraph" w:styleId="TOC2">
    <w:name w:val="toc 2"/>
    <w:basedOn w:val="Normal"/>
    <w:next w:val="Normal"/>
    <w:autoRedefine/>
    <w:uiPriority w:val="39"/>
    <w:unhideWhenUsed/>
    <w:rsid w:val="00923B20"/>
    <w:pPr>
      <w:spacing w:after="100"/>
      <w:ind w:left="240"/>
    </w:pPr>
  </w:style>
  <w:style w:type="paragraph" w:styleId="TOC3">
    <w:name w:val="toc 3"/>
    <w:basedOn w:val="Normal"/>
    <w:next w:val="Normal"/>
    <w:autoRedefine/>
    <w:uiPriority w:val="39"/>
    <w:unhideWhenUsed/>
    <w:rsid w:val="00923B20"/>
    <w:pPr>
      <w:spacing w:after="100"/>
      <w:ind w:left="480"/>
    </w:pPr>
  </w:style>
  <w:style w:type="character" w:styleId="Hyperlink">
    <w:name w:val="Hyperlink"/>
    <w:basedOn w:val="DefaultParagraphFont"/>
    <w:uiPriority w:val="99"/>
    <w:unhideWhenUsed/>
    <w:rsid w:val="00923B20"/>
    <w:rPr>
      <w:color w:val="0563C1" w:themeColor="hyperlink"/>
      <w:u w:val="single"/>
    </w:rPr>
  </w:style>
  <w:style w:type="paragraph" w:styleId="Caption">
    <w:name w:val="caption"/>
    <w:basedOn w:val="Normal"/>
    <w:next w:val="Normal"/>
    <w:uiPriority w:val="35"/>
    <w:unhideWhenUsed/>
    <w:qFormat/>
    <w:rsid w:val="00923B20"/>
    <w:pPr>
      <w:spacing w:after="200" w:line="240" w:lineRule="auto"/>
    </w:pPr>
    <w:rPr>
      <w:i/>
      <w:iCs/>
      <w:color w:val="44546A" w:themeColor="text2"/>
      <w:sz w:val="18"/>
      <w:szCs w:val="18"/>
    </w:rPr>
  </w:style>
  <w:style w:type="table" w:styleId="TableGrid">
    <w:name w:val="Table Grid"/>
    <w:basedOn w:val="TableNormal"/>
    <w:uiPriority w:val="39"/>
    <w:rsid w:val="00C15C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C15CC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ableofFigures">
    <w:name w:val="table of figures"/>
    <w:basedOn w:val="Normal"/>
    <w:next w:val="Normal"/>
    <w:uiPriority w:val="99"/>
    <w:unhideWhenUsed/>
    <w:rsid w:val="00C15CCA"/>
    <w:pPr>
      <w:spacing w:after="0"/>
    </w:pPr>
  </w:style>
  <w:style w:type="paragraph" w:styleId="ListParagraph">
    <w:name w:val="List Paragraph"/>
    <w:basedOn w:val="Normal"/>
    <w:uiPriority w:val="34"/>
    <w:qFormat/>
    <w:rsid w:val="00686AED"/>
    <w:pPr>
      <w:ind w:left="720"/>
      <w:contextualSpacing/>
    </w:pPr>
  </w:style>
  <w:style w:type="paragraph" w:styleId="Bibliography">
    <w:name w:val="Bibliography"/>
    <w:basedOn w:val="Normal"/>
    <w:next w:val="Normal"/>
    <w:uiPriority w:val="37"/>
    <w:unhideWhenUsed/>
    <w:rsid w:val="001D3310"/>
    <w:pPr>
      <w:spacing w:after="0" w:line="480" w:lineRule="auto"/>
      <w:ind w:left="720" w:hanging="720"/>
    </w:pPr>
  </w:style>
  <w:style w:type="paragraph" w:customStyle="1" w:styleId="Subtopic">
    <w:name w:val="Subtopic"/>
    <w:basedOn w:val="Heading1"/>
    <w:link w:val="SubtopicChar"/>
    <w:qFormat/>
    <w:rsid w:val="00500291"/>
    <w:pPr>
      <w:numPr>
        <w:numId w:val="7"/>
      </w:numPr>
      <w:jc w:val="left"/>
    </w:pPr>
  </w:style>
  <w:style w:type="character" w:customStyle="1" w:styleId="SubtopicChar">
    <w:name w:val="Subtopic Char"/>
    <w:basedOn w:val="Heading1Char"/>
    <w:link w:val="Subtopic"/>
    <w:rsid w:val="00500291"/>
    <w:rPr>
      <w:rFonts w:ascii="Times New Roman" w:eastAsiaTheme="majorEastAsia" w:hAnsi="Times New Roman" w:cstheme="majorBidi"/>
      <w:b/>
      <w:sz w:val="24"/>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67416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il17</b:Tag>
    <b:SourceType>InternetSite</b:SourceType>
    <b:Guid>{B980FD57-506C-4382-9032-1674161EABDF}</b:Guid>
    <b:Title>What is Design Thinking? (And What Are The 5 Stages Associated With it?)</b:Title>
    <b:Year>2017</b:Year>
    <b:InternetSiteTitle>Medium</b:InternetSiteTitle>
    <b:Month>September</b:Month>
    <b:Day>5th</b:Day>
    <b:URL>https://medium.com/@bhmiller0712/what-is-design-thinking-and-what-are-the-5-stages-associated-with-it-d628152cf220</b:URL>
    <b:Author>
      <b:Author>
        <b:NameList>
          <b:Person>
            <b:Last>Miller</b:Last>
            <b:Middle>Hunter</b:Middle>
            <b:First>Benjamin</b:First>
          </b:Person>
        </b:NameList>
      </b:Author>
    </b:Author>
    <b:RefOrder>10</b:RefOrder>
  </b:Source>
  <b:Source>
    <b:Tag>Gar12</b:Tag>
    <b:SourceType>Book</b:SourceType>
    <b:Guid>{D01939D4-20A3-4536-B3DE-FF4D5C7EB390}</b:Guid>
    <b:Title>Systems Analysis and Design</b:Title>
    <b:Year>2012</b:Year>
    <b:City>Boston</b:City>
    <b:Publisher>Course Technology, Cengage Learning</b:Publisher>
    <b:Author>
      <b:Author>
        <b:NameList>
          <b:Person>
            <b:Last>Shelly</b:Last>
            <b:Middle>B</b:Middle>
            <b:First>Garry</b:First>
          </b:Person>
        </b:NameList>
      </b:Author>
    </b:Author>
    <b:RefOrder>12</b:RefOrder>
  </b:Source>
</b:Sources>
</file>

<file path=customXml/itemProps1.xml><?xml version="1.0" encoding="utf-8"?>
<ds:datastoreItem xmlns:ds="http://schemas.openxmlformats.org/officeDocument/2006/customXml" ds:itemID="{C2DEFD7B-C4A9-4657-8947-B76D724E0D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55</TotalTime>
  <Pages>1</Pages>
  <Words>13239</Words>
  <Characters>75468</Characters>
  <Application>Microsoft Office Word</Application>
  <DocSecurity>0</DocSecurity>
  <Lines>628</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Omondi</dc:creator>
  <cp:keywords/>
  <dc:description/>
  <cp:lastModifiedBy>Natalie Aoya</cp:lastModifiedBy>
  <cp:revision>63</cp:revision>
  <cp:lastPrinted>2022-07-13T09:56:00Z</cp:lastPrinted>
  <dcterms:created xsi:type="dcterms:W3CDTF">2022-05-29T08:53:00Z</dcterms:created>
  <dcterms:modified xsi:type="dcterms:W3CDTF">2022-07-13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L9gN0u4s"/&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